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 xml:space="preserve">Optimaler </w:t>
      </w:r>
      <w:proofErr w:type="spellStart"/>
      <w:r w:rsidR="00A42755" w:rsidRPr="00A42755">
        <w:t>Sitzplan</w:t>
      </w:r>
      <w:proofErr w:type="spellEnd"/>
      <w:r w:rsidR="00A42755" w:rsidRPr="00A42755">
        <w:t xml:space="preserve">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firstLine="0"/>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firstLine="0"/>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firstLine="0"/>
        <w:jc w:val="left"/>
      </w:pPr>
      <w:r w:rsidRPr="00B27948">
        <w:t>Ausbildungsfirma</w:t>
      </w:r>
      <w:r w:rsidRPr="00B27948">
        <w:tab/>
        <w:t xml:space="preserve">Thales </w:t>
      </w:r>
      <w:proofErr w:type="spellStart"/>
      <w:r w:rsidRPr="00B27948">
        <w:t>Defence</w:t>
      </w:r>
      <w:proofErr w:type="spellEnd"/>
      <w:r w:rsidRPr="00B27948">
        <w:t xml:space="preserve"> &amp; Security Systems GmbH, Pforzheim</w:t>
      </w:r>
    </w:p>
    <w:p w:rsidR="00772E45" w:rsidRDefault="00A42755" w:rsidP="00684224">
      <w:pPr>
        <w:pStyle w:val="Kopfzeile"/>
        <w:tabs>
          <w:tab w:val="clear" w:pos="4536"/>
          <w:tab w:val="left" w:pos="2835"/>
        </w:tabs>
        <w:ind w:left="-709" w:firstLine="0"/>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pPr>
        <w:pStyle w:val="StandardNichthngend"/>
      </w:pPr>
      <w:r>
        <w:t>gemäß § 5 (2) der „Studien- und Prüfungsordnung DHBW Technik“ vom 18. Mai 2009</w:t>
      </w:r>
      <w:r w:rsidR="00774766">
        <w:t>:</w:t>
      </w:r>
    </w:p>
    <w:p w:rsidR="00772E45" w:rsidRDefault="00772E45" w:rsidP="00774766">
      <w:pPr>
        <w:pStyle w:val="StandardNichthngend"/>
      </w:pPr>
      <w:r>
        <w:t>Ich habe die vorliegende Arbeit selbstständig verfasst und keine anderen als die a</w:t>
      </w:r>
      <w:r>
        <w:t>n</w:t>
      </w:r>
      <w:r>
        <w:t>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CE0E4C">
      <w:pPr>
        <w:pStyle w:val="Anhnge"/>
      </w:pPr>
      <w:r w:rsidRPr="003F774B">
        <w:lastRenderedPageBreak/>
        <w:t>Abstrakt</w:t>
      </w:r>
    </w:p>
    <w:p w:rsidR="00B27948" w:rsidRDefault="00A42755" w:rsidP="00C75B5C">
      <w:r>
        <w:t xml:space="preserve">In der Schule müssen Lehrer regelmäßig einen </w:t>
      </w:r>
      <w:proofErr w:type="spellStart"/>
      <w:r>
        <w:t>Sitzplan</w:t>
      </w:r>
      <w:proofErr w:type="spellEnd"/>
      <w:r>
        <w:t xml:space="preserve"> erstellen, um in der Klasse eine optimale Lernatmosphäre zu gewährleisten. Dabei sind viele - Teils w</w:t>
      </w:r>
      <w:r>
        <w:t>i</w:t>
      </w:r>
      <w:r>
        <w:t>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 xml:space="preserve">einander sitzen, die sich nicht vom Lernen abhalten. Besser währen Sitznachbarn, die das Lernen fördern. Damit insgesamt das Lernen in der Klasse optimal läuft muss auch der Geräuschpegel niedrig sein. Wer sich also zu gut versteht darf auch nicht nebeneinander sitzen. Diese Herausforderungen implizieren bereits, dass es keinen perfekten </w:t>
      </w:r>
      <w:proofErr w:type="spellStart"/>
      <w:r>
        <w:t>Sitzplan</w:t>
      </w:r>
      <w:proofErr w:type="spellEnd"/>
      <w:r>
        <w:t xml:space="preserve"> gibt. Diese Studienarbeit verwendet evolutionäre Algorithmen, um den optimalen </w:t>
      </w:r>
      <w:proofErr w:type="spellStart"/>
      <w:r>
        <w:t>Sitzplan</w:t>
      </w:r>
      <w:proofErr w:type="spellEnd"/>
      <w:r>
        <w:t xml:space="preserve"> mit den gegebenen Einschränk</w:t>
      </w:r>
      <w:r w:rsidR="00B27948">
        <w:t>ungen und Parametern zu finden.</w:t>
      </w:r>
    </w:p>
    <w:p w:rsidR="009B7A14" w:rsidRDefault="009B7A14" w:rsidP="00B27948">
      <w:pPr>
        <w:pStyle w:val="Anhnge"/>
      </w:pPr>
      <w:r w:rsidRPr="003F774B">
        <w:t>Abstract</w:t>
      </w:r>
    </w:p>
    <w:p w:rsidR="00A42755" w:rsidRPr="002D4B28" w:rsidRDefault="00D9502E" w:rsidP="00C75B5C">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p w:rsidR="00566285" w:rsidRPr="0003277F" w:rsidRDefault="00566285">
      <w:pPr>
        <w:ind w:firstLine="0"/>
        <w:jc w:val="left"/>
        <w:rPr>
          <w:b/>
          <w:bCs/>
          <w:highlight w:val="yellow"/>
          <w:lang w:val="en-US"/>
        </w:rPr>
      </w:pPr>
      <w:r w:rsidRPr="0003277F">
        <w:rPr>
          <w:highlight w:val="yellow"/>
          <w:lang w:val="en-US"/>
        </w:rPr>
        <w:br w:type="page"/>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Content>
        <w:p w:rsidR="00B27948" w:rsidRDefault="00B27948" w:rsidP="00B27948">
          <w:pPr>
            <w:pStyle w:val="Inhaltsverzeichnisberschrift"/>
            <w:rPr>
              <w:b w:val="0"/>
              <w:bCs w:val="0"/>
              <w:vanish/>
              <w:highlight w:val="yellow"/>
            </w:rPr>
          </w:pPr>
          <w:r>
            <w:rPr>
              <w:rFonts w:asciiTheme="minorHAnsi" w:eastAsiaTheme="minorHAnsi" w:hAnsiTheme="minorHAnsi" w:cstheme="minorBidi"/>
              <w:vanish/>
              <w:color w:val="auto"/>
              <w:sz w:val="24"/>
              <w:szCs w:val="24"/>
              <w:highlight w:val="yellow"/>
              <w:lang w:eastAsia="en-US"/>
            </w:rPr>
            <w:br w:type="page"/>
          </w:r>
        </w:p>
        <w:p w:rsidR="009B7A14" w:rsidRPr="00824833" w:rsidRDefault="009B7A14" w:rsidP="00CE0E4C">
          <w:pPr>
            <w:pStyle w:val="Inhaltsverzeichnisberschrift"/>
            <w:rPr>
              <w:lang w:val="en-US"/>
            </w:rPr>
          </w:pPr>
          <w:proofErr w:type="spellStart"/>
          <w:r w:rsidRPr="00824833">
            <w:rPr>
              <w:lang w:val="en-US"/>
            </w:rPr>
            <w:lastRenderedPageBreak/>
            <w:t>Inhaltsverzeichnis</w:t>
          </w:r>
          <w:proofErr w:type="spellEnd"/>
        </w:p>
        <w:p w:rsidR="0003277F" w:rsidRDefault="009B7A14">
          <w:pPr>
            <w:pStyle w:val="Verzeichnis1"/>
            <w:tabs>
              <w:tab w:val="left" w:pos="1320"/>
            </w:tabs>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309097" w:history="1">
            <w:r w:rsidR="0003277F" w:rsidRPr="00A414BE">
              <w:rPr>
                <w:rStyle w:val="Hyperlink"/>
                <w14:scene3d>
                  <w14:camera w14:prst="orthographicFront"/>
                  <w14:lightRig w14:rig="threePt" w14:dir="t">
                    <w14:rot w14:lat="0" w14:lon="0" w14:rev="0"/>
                  </w14:lightRig>
                </w14:scene3d>
              </w:rPr>
              <w:t>1.</w:t>
            </w:r>
            <w:r w:rsidR="0003277F">
              <w:rPr>
                <w:rFonts w:eastAsiaTheme="minorEastAsia"/>
                <w:sz w:val="22"/>
                <w:szCs w:val="22"/>
                <w:lang w:eastAsia="de-DE"/>
              </w:rPr>
              <w:tab/>
            </w:r>
            <w:r w:rsidR="0003277F" w:rsidRPr="00A414BE">
              <w:rPr>
                <w:rStyle w:val="Hyperlink"/>
              </w:rPr>
              <w:t>Einleitung und Motivation</w:t>
            </w:r>
            <w:r w:rsidR="0003277F">
              <w:rPr>
                <w:webHidden/>
              </w:rPr>
              <w:tab/>
            </w:r>
            <w:r w:rsidR="0003277F">
              <w:rPr>
                <w:webHidden/>
              </w:rPr>
              <w:fldChar w:fldCharType="begin"/>
            </w:r>
            <w:r w:rsidR="0003277F">
              <w:rPr>
                <w:webHidden/>
              </w:rPr>
              <w:instrText xml:space="preserve"> PAGEREF _Toc356309097 \h </w:instrText>
            </w:r>
            <w:r w:rsidR="0003277F">
              <w:rPr>
                <w:webHidden/>
              </w:rPr>
            </w:r>
            <w:r w:rsidR="0003277F">
              <w:rPr>
                <w:webHidden/>
              </w:rPr>
              <w:fldChar w:fldCharType="separate"/>
            </w:r>
            <w:r w:rsidR="0003277F">
              <w:rPr>
                <w:webHidden/>
              </w:rPr>
              <w:t>1</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098" w:history="1">
            <w:r w:rsidR="0003277F" w:rsidRPr="00A414BE">
              <w:rPr>
                <w:rStyle w:val="Hyperlink"/>
                <w14:scene3d>
                  <w14:camera w14:prst="orthographicFront"/>
                  <w14:lightRig w14:rig="threePt" w14:dir="t">
                    <w14:rot w14:lat="0" w14:lon="0" w14:rev="0"/>
                  </w14:lightRig>
                </w14:scene3d>
              </w:rPr>
              <w:t>1.1</w:t>
            </w:r>
            <w:r w:rsidR="0003277F">
              <w:rPr>
                <w:rFonts w:eastAsiaTheme="minorEastAsia"/>
                <w:sz w:val="22"/>
                <w:szCs w:val="22"/>
                <w:lang w:eastAsia="de-DE"/>
              </w:rPr>
              <w:tab/>
            </w:r>
            <w:r w:rsidR="0003277F" w:rsidRPr="00A414BE">
              <w:rPr>
                <w:rStyle w:val="Hyperlink"/>
              </w:rPr>
              <w:t>Zielsetzung</w:t>
            </w:r>
            <w:r w:rsidR="0003277F">
              <w:rPr>
                <w:webHidden/>
              </w:rPr>
              <w:tab/>
            </w:r>
            <w:r w:rsidR="0003277F">
              <w:rPr>
                <w:webHidden/>
              </w:rPr>
              <w:fldChar w:fldCharType="begin"/>
            </w:r>
            <w:r w:rsidR="0003277F">
              <w:rPr>
                <w:webHidden/>
              </w:rPr>
              <w:instrText xml:space="preserve"> PAGEREF _Toc356309098 \h </w:instrText>
            </w:r>
            <w:r w:rsidR="0003277F">
              <w:rPr>
                <w:webHidden/>
              </w:rPr>
            </w:r>
            <w:r w:rsidR="0003277F">
              <w:rPr>
                <w:webHidden/>
              </w:rPr>
              <w:fldChar w:fldCharType="separate"/>
            </w:r>
            <w:r w:rsidR="0003277F">
              <w:rPr>
                <w:webHidden/>
              </w:rPr>
              <w:t>1</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099" w:history="1">
            <w:r w:rsidR="0003277F" w:rsidRPr="00A414BE">
              <w:rPr>
                <w:rStyle w:val="Hyperlink"/>
                <w14:scene3d>
                  <w14:camera w14:prst="orthographicFront"/>
                  <w14:lightRig w14:rig="threePt" w14:dir="t">
                    <w14:rot w14:lat="0" w14:lon="0" w14:rev="0"/>
                  </w14:lightRig>
                </w14:scene3d>
              </w:rPr>
              <w:t>1.2</w:t>
            </w:r>
            <w:r w:rsidR="0003277F">
              <w:rPr>
                <w:rFonts w:eastAsiaTheme="minorEastAsia"/>
                <w:sz w:val="22"/>
                <w:szCs w:val="22"/>
                <w:lang w:eastAsia="de-DE"/>
              </w:rPr>
              <w:tab/>
            </w:r>
            <w:r w:rsidR="0003277F" w:rsidRPr="00A414BE">
              <w:rPr>
                <w:rStyle w:val="Hyperlink"/>
              </w:rPr>
              <w:t>Wirtschaftliche Aspekte</w:t>
            </w:r>
            <w:r w:rsidR="0003277F">
              <w:rPr>
                <w:webHidden/>
              </w:rPr>
              <w:tab/>
            </w:r>
            <w:r w:rsidR="0003277F">
              <w:rPr>
                <w:webHidden/>
              </w:rPr>
              <w:fldChar w:fldCharType="begin"/>
            </w:r>
            <w:r w:rsidR="0003277F">
              <w:rPr>
                <w:webHidden/>
              </w:rPr>
              <w:instrText xml:space="preserve"> PAGEREF _Toc356309099 \h </w:instrText>
            </w:r>
            <w:r w:rsidR="0003277F">
              <w:rPr>
                <w:webHidden/>
              </w:rPr>
            </w:r>
            <w:r w:rsidR="0003277F">
              <w:rPr>
                <w:webHidden/>
              </w:rPr>
              <w:fldChar w:fldCharType="separate"/>
            </w:r>
            <w:r w:rsidR="0003277F">
              <w:rPr>
                <w:webHidden/>
              </w:rPr>
              <w:t>1</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00" w:history="1">
            <w:r w:rsidR="0003277F" w:rsidRPr="00A414BE">
              <w:rPr>
                <w:rStyle w:val="Hyperlink"/>
                <w14:scene3d>
                  <w14:camera w14:prst="orthographicFront"/>
                  <w14:lightRig w14:rig="threePt" w14:dir="t">
                    <w14:rot w14:lat="0" w14:lon="0" w14:rev="0"/>
                  </w14:lightRig>
                </w14:scene3d>
              </w:rPr>
              <w:t>1.3</w:t>
            </w:r>
            <w:r w:rsidR="0003277F">
              <w:rPr>
                <w:rFonts w:eastAsiaTheme="minorEastAsia"/>
                <w:sz w:val="22"/>
                <w:szCs w:val="22"/>
                <w:lang w:eastAsia="de-DE"/>
              </w:rPr>
              <w:tab/>
            </w:r>
            <w:r w:rsidR="0003277F" w:rsidRPr="00A414BE">
              <w:rPr>
                <w:rStyle w:val="Hyperlink"/>
              </w:rPr>
              <w:t>Gliederung der Arbeit</w:t>
            </w:r>
            <w:r w:rsidR="0003277F">
              <w:rPr>
                <w:webHidden/>
              </w:rPr>
              <w:tab/>
            </w:r>
            <w:r w:rsidR="0003277F">
              <w:rPr>
                <w:webHidden/>
              </w:rPr>
              <w:fldChar w:fldCharType="begin"/>
            </w:r>
            <w:r w:rsidR="0003277F">
              <w:rPr>
                <w:webHidden/>
              </w:rPr>
              <w:instrText xml:space="preserve"> PAGEREF _Toc356309100 \h </w:instrText>
            </w:r>
            <w:r w:rsidR="0003277F">
              <w:rPr>
                <w:webHidden/>
              </w:rPr>
            </w:r>
            <w:r w:rsidR="0003277F">
              <w:rPr>
                <w:webHidden/>
              </w:rPr>
              <w:fldChar w:fldCharType="separate"/>
            </w:r>
            <w:r w:rsidR="0003277F">
              <w:rPr>
                <w:webHidden/>
              </w:rPr>
              <w:t>2</w:t>
            </w:r>
            <w:r w:rsidR="0003277F">
              <w:rPr>
                <w:webHidden/>
              </w:rPr>
              <w:fldChar w:fldCharType="end"/>
            </w:r>
          </w:hyperlink>
        </w:p>
        <w:p w:rsidR="0003277F" w:rsidRDefault="00335105">
          <w:pPr>
            <w:pStyle w:val="Verzeichnis1"/>
            <w:tabs>
              <w:tab w:val="left" w:pos="1320"/>
            </w:tabs>
            <w:rPr>
              <w:rFonts w:eastAsiaTheme="minorEastAsia"/>
              <w:sz w:val="22"/>
              <w:szCs w:val="22"/>
              <w:lang w:eastAsia="de-DE"/>
            </w:rPr>
          </w:pPr>
          <w:hyperlink w:anchor="_Toc356309101" w:history="1">
            <w:r w:rsidR="0003277F" w:rsidRPr="00A414BE">
              <w:rPr>
                <w:rStyle w:val="Hyperlink"/>
                <w14:scene3d>
                  <w14:camera w14:prst="orthographicFront"/>
                  <w14:lightRig w14:rig="threePt" w14:dir="t">
                    <w14:rot w14:lat="0" w14:lon="0" w14:rev="0"/>
                  </w14:lightRig>
                </w14:scene3d>
              </w:rPr>
              <w:t>2.</w:t>
            </w:r>
            <w:r w:rsidR="0003277F">
              <w:rPr>
                <w:rFonts w:eastAsiaTheme="minorEastAsia"/>
                <w:sz w:val="22"/>
                <w:szCs w:val="22"/>
                <w:lang w:eastAsia="de-DE"/>
              </w:rPr>
              <w:tab/>
            </w:r>
            <w:r w:rsidR="0003277F" w:rsidRPr="00A414BE">
              <w:rPr>
                <w:rStyle w:val="Hyperlink"/>
              </w:rPr>
              <w:t>Grundlagen: Evolutionäre Algorithmen</w:t>
            </w:r>
            <w:r w:rsidR="0003277F">
              <w:rPr>
                <w:webHidden/>
              </w:rPr>
              <w:tab/>
            </w:r>
            <w:r w:rsidR="0003277F">
              <w:rPr>
                <w:webHidden/>
              </w:rPr>
              <w:fldChar w:fldCharType="begin"/>
            </w:r>
            <w:r w:rsidR="0003277F">
              <w:rPr>
                <w:webHidden/>
              </w:rPr>
              <w:instrText xml:space="preserve"> PAGEREF _Toc356309101 \h </w:instrText>
            </w:r>
            <w:r w:rsidR="0003277F">
              <w:rPr>
                <w:webHidden/>
              </w:rPr>
            </w:r>
            <w:r w:rsidR="0003277F">
              <w:rPr>
                <w:webHidden/>
              </w:rPr>
              <w:fldChar w:fldCharType="separate"/>
            </w:r>
            <w:r w:rsidR="0003277F">
              <w:rPr>
                <w:webHidden/>
              </w:rPr>
              <w:t>3</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02" w:history="1">
            <w:r w:rsidR="0003277F" w:rsidRPr="00A414BE">
              <w:rPr>
                <w:rStyle w:val="Hyperlink"/>
                <w14:scene3d>
                  <w14:camera w14:prst="orthographicFront"/>
                  <w14:lightRig w14:rig="threePt" w14:dir="t">
                    <w14:rot w14:lat="0" w14:lon="0" w14:rev="0"/>
                  </w14:lightRig>
                </w14:scene3d>
              </w:rPr>
              <w:t>2.1</w:t>
            </w:r>
            <w:r w:rsidR="0003277F">
              <w:rPr>
                <w:rFonts w:eastAsiaTheme="minorEastAsia"/>
                <w:sz w:val="22"/>
                <w:szCs w:val="22"/>
                <w:lang w:eastAsia="de-DE"/>
              </w:rPr>
              <w:tab/>
            </w:r>
            <w:r w:rsidR="0003277F" w:rsidRPr="00A414BE">
              <w:rPr>
                <w:rStyle w:val="Hyperlink"/>
              </w:rPr>
              <w:t>Repräsentation</w:t>
            </w:r>
            <w:r w:rsidR="0003277F">
              <w:rPr>
                <w:webHidden/>
              </w:rPr>
              <w:tab/>
            </w:r>
            <w:r w:rsidR="0003277F">
              <w:rPr>
                <w:webHidden/>
              </w:rPr>
              <w:fldChar w:fldCharType="begin"/>
            </w:r>
            <w:r w:rsidR="0003277F">
              <w:rPr>
                <w:webHidden/>
              </w:rPr>
              <w:instrText xml:space="preserve"> PAGEREF _Toc356309102 \h </w:instrText>
            </w:r>
            <w:r w:rsidR="0003277F">
              <w:rPr>
                <w:webHidden/>
              </w:rPr>
            </w:r>
            <w:r w:rsidR="0003277F">
              <w:rPr>
                <w:webHidden/>
              </w:rPr>
              <w:fldChar w:fldCharType="separate"/>
            </w:r>
            <w:r w:rsidR="0003277F">
              <w:rPr>
                <w:webHidden/>
              </w:rPr>
              <w:t>4</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03" w:history="1">
            <w:r w:rsidR="0003277F" w:rsidRPr="00A414BE">
              <w:rPr>
                <w:rStyle w:val="Hyperlink"/>
                <w14:scene3d>
                  <w14:camera w14:prst="orthographicFront"/>
                  <w14:lightRig w14:rig="threePt" w14:dir="t">
                    <w14:rot w14:lat="0" w14:lon="0" w14:rev="0"/>
                  </w14:lightRig>
                </w14:scene3d>
              </w:rPr>
              <w:t>2.2</w:t>
            </w:r>
            <w:r w:rsidR="0003277F">
              <w:rPr>
                <w:rFonts w:eastAsiaTheme="minorEastAsia"/>
                <w:sz w:val="22"/>
                <w:szCs w:val="22"/>
                <w:lang w:eastAsia="de-DE"/>
              </w:rPr>
              <w:tab/>
            </w:r>
            <w:r w:rsidR="0003277F" w:rsidRPr="00A414BE">
              <w:rPr>
                <w:rStyle w:val="Hyperlink"/>
              </w:rPr>
              <w:t>Zielfunktion / Fitnessfunktion</w:t>
            </w:r>
            <w:r w:rsidR="0003277F">
              <w:rPr>
                <w:webHidden/>
              </w:rPr>
              <w:tab/>
            </w:r>
            <w:r w:rsidR="0003277F">
              <w:rPr>
                <w:webHidden/>
              </w:rPr>
              <w:fldChar w:fldCharType="begin"/>
            </w:r>
            <w:r w:rsidR="0003277F">
              <w:rPr>
                <w:webHidden/>
              </w:rPr>
              <w:instrText xml:space="preserve"> PAGEREF _Toc356309103 \h </w:instrText>
            </w:r>
            <w:r w:rsidR="0003277F">
              <w:rPr>
                <w:webHidden/>
              </w:rPr>
            </w:r>
            <w:r w:rsidR="0003277F">
              <w:rPr>
                <w:webHidden/>
              </w:rPr>
              <w:fldChar w:fldCharType="separate"/>
            </w:r>
            <w:r w:rsidR="0003277F">
              <w:rPr>
                <w:webHidden/>
              </w:rPr>
              <w:t>4</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04" w:history="1">
            <w:r w:rsidR="0003277F" w:rsidRPr="00A414BE">
              <w:rPr>
                <w:rStyle w:val="Hyperlink"/>
                <w14:scene3d>
                  <w14:camera w14:prst="orthographicFront"/>
                  <w14:lightRig w14:rig="threePt" w14:dir="t">
                    <w14:rot w14:lat="0" w14:lon="0" w14:rev="0"/>
                  </w14:lightRig>
                </w14:scene3d>
              </w:rPr>
              <w:t>2.3</w:t>
            </w:r>
            <w:r w:rsidR="0003277F">
              <w:rPr>
                <w:rFonts w:eastAsiaTheme="minorEastAsia"/>
                <w:sz w:val="22"/>
                <w:szCs w:val="22"/>
                <w:lang w:eastAsia="de-DE"/>
              </w:rPr>
              <w:tab/>
            </w:r>
            <w:r w:rsidR="0003277F" w:rsidRPr="00A414BE">
              <w:rPr>
                <w:rStyle w:val="Hyperlink"/>
              </w:rPr>
              <w:t>Greedy</w:t>
            </w:r>
            <w:r w:rsidR="0003277F">
              <w:rPr>
                <w:webHidden/>
              </w:rPr>
              <w:tab/>
            </w:r>
            <w:r w:rsidR="0003277F">
              <w:rPr>
                <w:webHidden/>
              </w:rPr>
              <w:fldChar w:fldCharType="begin"/>
            </w:r>
            <w:r w:rsidR="0003277F">
              <w:rPr>
                <w:webHidden/>
              </w:rPr>
              <w:instrText xml:space="preserve"> PAGEREF _Toc356309104 \h </w:instrText>
            </w:r>
            <w:r w:rsidR="0003277F">
              <w:rPr>
                <w:webHidden/>
              </w:rPr>
            </w:r>
            <w:r w:rsidR="0003277F">
              <w:rPr>
                <w:webHidden/>
              </w:rPr>
              <w:fldChar w:fldCharType="separate"/>
            </w:r>
            <w:r w:rsidR="0003277F">
              <w:rPr>
                <w:webHidden/>
              </w:rPr>
              <w:t>6</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05" w:history="1">
            <w:r w:rsidR="0003277F" w:rsidRPr="00A414BE">
              <w:rPr>
                <w:rStyle w:val="Hyperlink"/>
                <w14:scene3d>
                  <w14:camera w14:prst="orthographicFront"/>
                  <w14:lightRig w14:rig="threePt" w14:dir="t">
                    <w14:rot w14:lat="0" w14:lon="0" w14:rev="0"/>
                  </w14:lightRig>
                </w14:scene3d>
              </w:rPr>
              <w:t>2.4</w:t>
            </w:r>
            <w:r w:rsidR="0003277F">
              <w:rPr>
                <w:rFonts w:eastAsiaTheme="minorEastAsia"/>
                <w:sz w:val="22"/>
                <w:szCs w:val="22"/>
                <w:lang w:eastAsia="de-DE"/>
              </w:rPr>
              <w:tab/>
            </w:r>
            <w:r w:rsidR="0003277F" w:rsidRPr="00A414BE">
              <w:rPr>
                <w:rStyle w:val="Hyperlink"/>
              </w:rPr>
              <w:t>Mutationsoperatoren</w:t>
            </w:r>
            <w:r w:rsidR="0003277F">
              <w:rPr>
                <w:webHidden/>
              </w:rPr>
              <w:tab/>
            </w:r>
            <w:r w:rsidR="0003277F">
              <w:rPr>
                <w:webHidden/>
              </w:rPr>
              <w:fldChar w:fldCharType="begin"/>
            </w:r>
            <w:r w:rsidR="0003277F">
              <w:rPr>
                <w:webHidden/>
              </w:rPr>
              <w:instrText xml:space="preserve"> PAGEREF _Toc356309105 \h </w:instrText>
            </w:r>
            <w:r w:rsidR="0003277F">
              <w:rPr>
                <w:webHidden/>
              </w:rPr>
            </w:r>
            <w:r w:rsidR="0003277F">
              <w:rPr>
                <w:webHidden/>
              </w:rPr>
              <w:fldChar w:fldCharType="separate"/>
            </w:r>
            <w:r w:rsidR="0003277F">
              <w:rPr>
                <w:webHidden/>
              </w:rPr>
              <w:t>6</w:t>
            </w:r>
            <w:r w:rsidR="0003277F">
              <w:rPr>
                <w:webHidden/>
              </w:rPr>
              <w:fldChar w:fldCharType="end"/>
            </w:r>
          </w:hyperlink>
        </w:p>
        <w:p w:rsidR="0003277F" w:rsidRDefault="00335105">
          <w:pPr>
            <w:pStyle w:val="Verzeichnis3"/>
            <w:tabs>
              <w:tab w:val="left" w:pos="1857"/>
            </w:tabs>
            <w:rPr>
              <w:rFonts w:eastAsiaTheme="minorEastAsia"/>
              <w:sz w:val="22"/>
              <w:szCs w:val="22"/>
              <w:lang w:eastAsia="de-DE"/>
            </w:rPr>
          </w:pPr>
          <w:hyperlink w:anchor="_Toc356309106" w:history="1">
            <w:r w:rsidR="0003277F" w:rsidRPr="00A414BE">
              <w:rPr>
                <w:rStyle w:val="Hyperlink"/>
              </w:rPr>
              <w:t>2.4.1</w:t>
            </w:r>
            <w:r w:rsidR="0003277F">
              <w:rPr>
                <w:rFonts w:eastAsiaTheme="minorEastAsia"/>
                <w:sz w:val="22"/>
                <w:szCs w:val="22"/>
                <w:lang w:eastAsia="de-DE"/>
              </w:rPr>
              <w:tab/>
            </w:r>
            <w:r w:rsidR="0003277F" w:rsidRPr="00A414BE">
              <w:rPr>
                <w:rStyle w:val="Hyperlink"/>
              </w:rPr>
              <w:t>Rekombination</w:t>
            </w:r>
            <w:r w:rsidR="0003277F">
              <w:rPr>
                <w:webHidden/>
              </w:rPr>
              <w:tab/>
            </w:r>
            <w:r w:rsidR="0003277F">
              <w:rPr>
                <w:webHidden/>
              </w:rPr>
              <w:fldChar w:fldCharType="begin"/>
            </w:r>
            <w:r w:rsidR="0003277F">
              <w:rPr>
                <w:webHidden/>
              </w:rPr>
              <w:instrText xml:space="preserve"> PAGEREF _Toc356309106 \h </w:instrText>
            </w:r>
            <w:r w:rsidR="0003277F">
              <w:rPr>
                <w:webHidden/>
              </w:rPr>
            </w:r>
            <w:r w:rsidR="0003277F">
              <w:rPr>
                <w:webHidden/>
              </w:rPr>
              <w:fldChar w:fldCharType="separate"/>
            </w:r>
            <w:r w:rsidR="0003277F">
              <w:rPr>
                <w:webHidden/>
              </w:rPr>
              <w:t>7</w:t>
            </w:r>
            <w:r w:rsidR="0003277F">
              <w:rPr>
                <w:webHidden/>
              </w:rPr>
              <w:fldChar w:fldCharType="end"/>
            </w:r>
          </w:hyperlink>
        </w:p>
        <w:p w:rsidR="0003277F" w:rsidRDefault="00335105">
          <w:pPr>
            <w:pStyle w:val="Verzeichnis3"/>
            <w:tabs>
              <w:tab w:val="left" w:pos="1857"/>
            </w:tabs>
            <w:rPr>
              <w:rFonts w:eastAsiaTheme="minorEastAsia"/>
              <w:sz w:val="22"/>
              <w:szCs w:val="22"/>
              <w:lang w:eastAsia="de-DE"/>
            </w:rPr>
          </w:pPr>
          <w:hyperlink w:anchor="_Toc356309107" w:history="1">
            <w:r w:rsidR="0003277F" w:rsidRPr="00A414BE">
              <w:rPr>
                <w:rStyle w:val="Hyperlink"/>
              </w:rPr>
              <w:t>2.4.2</w:t>
            </w:r>
            <w:r w:rsidR="0003277F">
              <w:rPr>
                <w:rFonts w:eastAsiaTheme="minorEastAsia"/>
                <w:sz w:val="22"/>
                <w:szCs w:val="22"/>
                <w:lang w:eastAsia="de-DE"/>
              </w:rPr>
              <w:tab/>
            </w:r>
            <w:r w:rsidR="0003277F" w:rsidRPr="00A414BE">
              <w:rPr>
                <w:rStyle w:val="Hyperlink"/>
              </w:rPr>
              <w:t>Mutation</w:t>
            </w:r>
            <w:r w:rsidR="0003277F">
              <w:rPr>
                <w:webHidden/>
              </w:rPr>
              <w:tab/>
            </w:r>
            <w:r w:rsidR="0003277F">
              <w:rPr>
                <w:webHidden/>
              </w:rPr>
              <w:fldChar w:fldCharType="begin"/>
            </w:r>
            <w:r w:rsidR="0003277F">
              <w:rPr>
                <w:webHidden/>
              </w:rPr>
              <w:instrText xml:space="preserve"> PAGEREF _Toc356309107 \h </w:instrText>
            </w:r>
            <w:r w:rsidR="0003277F">
              <w:rPr>
                <w:webHidden/>
              </w:rPr>
            </w:r>
            <w:r w:rsidR="0003277F">
              <w:rPr>
                <w:webHidden/>
              </w:rPr>
              <w:fldChar w:fldCharType="separate"/>
            </w:r>
            <w:r w:rsidR="0003277F">
              <w:rPr>
                <w:webHidden/>
              </w:rPr>
              <w:t>7</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08" w:history="1">
            <w:r w:rsidR="0003277F" w:rsidRPr="00A414BE">
              <w:rPr>
                <w:rStyle w:val="Hyperlink"/>
                <w14:scene3d>
                  <w14:camera w14:prst="orthographicFront"/>
                  <w14:lightRig w14:rig="threePt" w14:dir="t">
                    <w14:rot w14:lat="0" w14:lon="0" w14:rev="0"/>
                  </w14:lightRig>
                </w14:scene3d>
              </w:rPr>
              <w:t>2.5</w:t>
            </w:r>
            <w:r w:rsidR="0003277F">
              <w:rPr>
                <w:rFonts w:eastAsiaTheme="minorEastAsia"/>
                <w:sz w:val="22"/>
                <w:szCs w:val="22"/>
                <w:lang w:eastAsia="de-DE"/>
              </w:rPr>
              <w:tab/>
            </w:r>
            <w:r w:rsidR="0003277F" w:rsidRPr="00A414BE">
              <w:rPr>
                <w:rStyle w:val="Hyperlink"/>
              </w:rPr>
              <w:t>Selektion</w:t>
            </w:r>
            <w:r w:rsidR="0003277F">
              <w:rPr>
                <w:webHidden/>
              </w:rPr>
              <w:tab/>
            </w:r>
            <w:r w:rsidR="0003277F">
              <w:rPr>
                <w:webHidden/>
              </w:rPr>
              <w:fldChar w:fldCharType="begin"/>
            </w:r>
            <w:r w:rsidR="0003277F">
              <w:rPr>
                <w:webHidden/>
              </w:rPr>
              <w:instrText xml:space="preserve"> PAGEREF _Toc356309108 \h </w:instrText>
            </w:r>
            <w:r w:rsidR="0003277F">
              <w:rPr>
                <w:webHidden/>
              </w:rPr>
            </w:r>
            <w:r w:rsidR="0003277F">
              <w:rPr>
                <w:webHidden/>
              </w:rPr>
              <w:fldChar w:fldCharType="separate"/>
            </w:r>
            <w:r w:rsidR="0003277F">
              <w:rPr>
                <w:webHidden/>
              </w:rPr>
              <w:t>8</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09" w:history="1">
            <w:r w:rsidR="0003277F" w:rsidRPr="00A414BE">
              <w:rPr>
                <w:rStyle w:val="Hyperlink"/>
                <w14:scene3d>
                  <w14:camera w14:prst="orthographicFront"/>
                  <w14:lightRig w14:rig="threePt" w14:dir="t">
                    <w14:rot w14:lat="0" w14:lon="0" w14:rev="0"/>
                  </w14:lightRig>
                </w14:scene3d>
              </w:rPr>
              <w:t>2.6</w:t>
            </w:r>
            <w:r w:rsidR="0003277F">
              <w:rPr>
                <w:rFonts w:eastAsiaTheme="minorEastAsia"/>
                <w:sz w:val="22"/>
                <w:szCs w:val="22"/>
                <w:lang w:eastAsia="de-DE"/>
              </w:rPr>
              <w:tab/>
            </w:r>
            <w:r w:rsidR="0003277F" w:rsidRPr="00A414BE">
              <w:rPr>
                <w:rStyle w:val="Hyperlink"/>
              </w:rPr>
              <w:t>Strategie</w:t>
            </w:r>
            <w:r w:rsidR="0003277F">
              <w:rPr>
                <w:webHidden/>
              </w:rPr>
              <w:tab/>
            </w:r>
            <w:r w:rsidR="0003277F">
              <w:rPr>
                <w:webHidden/>
              </w:rPr>
              <w:fldChar w:fldCharType="begin"/>
            </w:r>
            <w:r w:rsidR="0003277F">
              <w:rPr>
                <w:webHidden/>
              </w:rPr>
              <w:instrText xml:space="preserve"> PAGEREF _Toc356309109 \h </w:instrText>
            </w:r>
            <w:r w:rsidR="0003277F">
              <w:rPr>
                <w:webHidden/>
              </w:rPr>
            </w:r>
            <w:r w:rsidR="0003277F">
              <w:rPr>
                <w:webHidden/>
              </w:rPr>
              <w:fldChar w:fldCharType="separate"/>
            </w:r>
            <w:r w:rsidR="0003277F">
              <w:rPr>
                <w:webHidden/>
              </w:rPr>
              <w:t>9</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10" w:history="1">
            <w:r w:rsidR="0003277F" w:rsidRPr="00A414BE">
              <w:rPr>
                <w:rStyle w:val="Hyperlink"/>
                <w14:scene3d>
                  <w14:camera w14:prst="orthographicFront"/>
                  <w14:lightRig w14:rig="threePt" w14:dir="t">
                    <w14:rot w14:lat="0" w14:lon="0" w14:rev="0"/>
                  </w14:lightRig>
                </w14:scene3d>
              </w:rPr>
              <w:t>2.7</w:t>
            </w:r>
            <w:r w:rsidR="0003277F">
              <w:rPr>
                <w:rFonts w:eastAsiaTheme="minorEastAsia"/>
                <w:sz w:val="22"/>
                <w:szCs w:val="22"/>
                <w:lang w:eastAsia="de-DE"/>
              </w:rPr>
              <w:tab/>
            </w:r>
            <w:r w:rsidR="0003277F" w:rsidRPr="00A414BE">
              <w:rPr>
                <w:rStyle w:val="Hyperlink"/>
              </w:rPr>
              <w:t>Haltebedingung</w:t>
            </w:r>
            <w:r w:rsidR="0003277F">
              <w:rPr>
                <w:webHidden/>
              </w:rPr>
              <w:tab/>
            </w:r>
            <w:r w:rsidR="0003277F">
              <w:rPr>
                <w:webHidden/>
              </w:rPr>
              <w:fldChar w:fldCharType="begin"/>
            </w:r>
            <w:r w:rsidR="0003277F">
              <w:rPr>
                <w:webHidden/>
              </w:rPr>
              <w:instrText xml:space="preserve"> PAGEREF _Toc356309110 \h </w:instrText>
            </w:r>
            <w:r w:rsidR="0003277F">
              <w:rPr>
                <w:webHidden/>
              </w:rPr>
            </w:r>
            <w:r w:rsidR="0003277F">
              <w:rPr>
                <w:webHidden/>
              </w:rPr>
              <w:fldChar w:fldCharType="separate"/>
            </w:r>
            <w:r w:rsidR="0003277F">
              <w:rPr>
                <w:webHidden/>
              </w:rPr>
              <w:t>9</w:t>
            </w:r>
            <w:r w:rsidR="0003277F">
              <w:rPr>
                <w:webHidden/>
              </w:rPr>
              <w:fldChar w:fldCharType="end"/>
            </w:r>
          </w:hyperlink>
        </w:p>
        <w:p w:rsidR="0003277F" w:rsidRDefault="00335105">
          <w:pPr>
            <w:pStyle w:val="Verzeichnis1"/>
            <w:tabs>
              <w:tab w:val="left" w:pos="1320"/>
            </w:tabs>
            <w:rPr>
              <w:rFonts w:eastAsiaTheme="minorEastAsia"/>
              <w:sz w:val="22"/>
              <w:szCs w:val="22"/>
              <w:lang w:eastAsia="de-DE"/>
            </w:rPr>
          </w:pPr>
          <w:hyperlink w:anchor="_Toc356309111" w:history="1">
            <w:r w:rsidR="0003277F" w:rsidRPr="00A414BE">
              <w:rPr>
                <w:rStyle w:val="Hyperlink"/>
                <w14:scene3d>
                  <w14:camera w14:prst="orthographicFront"/>
                  <w14:lightRig w14:rig="threePt" w14:dir="t">
                    <w14:rot w14:lat="0" w14:lon="0" w14:rev="0"/>
                  </w14:lightRig>
                </w14:scene3d>
              </w:rPr>
              <w:t>3.</w:t>
            </w:r>
            <w:r w:rsidR="0003277F">
              <w:rPr>
                <w:rFonts w:eastAsiaTheme="minorEastAsia"/>
                <w:sz w:val="22"/>
                <w:szCs w:val="22"/>
                <w:lang w:eastAsia="de-DE"/>
              </w:rPr>
              <w:tab/>
            </w:r>
            <w:r w:rsidR="0003277F" w:rsidRPr="00A414BE">
              <w:rPr>
                <w:rStyle w:val="Hyperlink"/>
              </w:rPr>
              <w:t>Implementierung</w:t>
            </w:r>
            <w:r w:rsidR="0003277F">
              <w:rPr>
                <w:webHidden/>
              </w:rPr>
              <w:tab/>
            </w:r>
            <w:r w:rsidR="0003277F">
              <w:rPr>
                <w:webHidden/>
              </w:rPr>
              <w:fldChar w:fldCharType="begin"/>
            </w:r>
            <w:r w:rsidR="0003277F">
              <w:rPr>
                <w:webHidden/>
              </w:rPr>
              <w:instrText xml:space="preserve"> PAGEREF _Toc356309111 \h </w:instrText>
            </w:r>
            <w:r w:rsidR="0003277F">
              <w:rPr>
                <w:webHidden/>
              </w:rPr>
            </w:r>
            <w:r w:rsidR="0003277F">
              <w:rPr>
                <w:webHidden/>
              </w:rPr>
              <w:fldChar w:fldCharType="separate"/>
            </w:r>
            <w:r w:rsidR="0003277F">
              <w:rPr>
                <w:webHidden/>
              </w:rPr>
              <w:t>11</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12" w:history="1">
            <w:r w:rsidR="0003277F" w:rsidRPr="00A414BE">
              <w:rPr>
                <w:rStyle w:val="Hyperlink"/>
                <w14:scene3d>
                  <w14:camera w14:prst="orthographicFront"/>
                  <w14:lightRig w14:rig="threePt" w14:dir="t">
                    <w14:rot w14:lat="0" w14:lon="0" w14:rev="0"/>
                  </w14:lightRig>
                </w14:scene3d>
              </w:rPr>
              <w:t>3.1</w:t>
            </w:r>
            <w:r w:rsidR="0003277F">
              <w:rPr>
                <w:rFonts w:eastAsiaTheme="minorEastAsia"/>
                <w:sz w:val="22"/>
                <w:szCs w:val="22"/>
                <w:lang w:eastAsia="de-DE"/>
              </w:rPr>
              <w:tab/>
            </w:r>
            <w:r w:rsidR="0003277F" w:rsidRPr="00A414BE">
              <w:rPr>
                <w:rStyle w:val="Hyperlink"/>
              </w:rPr>
              <w:t>Entwicklungsumgebung</w:t>
            </w:r>
            <w:r w:rsidR="0003277F">
              <w:rPr>
                <w:webHidden/>
              </w:rPr>
              <w:tab/>
            </w:r>
            <w:r w:rsidR="0003277F">
              <w:rPr>
                <w:webHidden/>
              </w:rPr>
              <w:fldChar w:fldCharType="begin"/>
            </w:r>
            <w:r w:rsidR="0003277F">
              <w:rPr>
                <w:webHidden/>
              </w:rPr>
              <w:instrText xml:space="preserve"> PAGEREF _Toc356309112 \h </w:instrText>
            </w:r>
            <w:r w:rsidR="0003277F">
              <w:rPr>
                <w:webHidden/>
              </w:rPr>
            </w:r>
            <w:r w:rsidR="0003277F">
              <w:rPr>
                <w:webHidden/>
              </w:rPr>
              <w:fldChar w:fldCharType="separate"/>
            </w:r>
            <w:r w:rsidR="0003277F">
              <w:rPr>
                <w:webHidden/>
              </w:rPr>
              <w:t>11</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13" w:history="1">
            <w:r w:rsidR="0003277F" w:rsidRPr="00A414BE">
              <w:rPr>
                <w:rStyle w:val="Hyperlink"/>
                <w14:scene3d>
                  <w14:camera w14:prst="orthographicFront"/>
                  <w14:lightRig w14:rig="threePt" w14:dir="t">
                    <w14:rot w14:lat="0" w14:lon="0" w14:rev="0"/>
                  </w14:lightRig>
                </w14:scene3d>
              </w:rPr>
              <w:t>3.2</w:t>
            </w:r>
            <w:r w:rsidR="0003277F">
              <w:rPr>
                <w:rFonts w:eastAsiaTheme="minorEastAsia"/>
                <w:sz w:val="22"/>
                <w:szCs w:val="22"/>
                <w:lang w:eastAsia="de-DE"/>
              </w:rPr>
              <w:tab/>
            </w:r>
            <w:r w:rsidR="0003277F" w:rsidRPr="00A414BE">
              <w:rPr>
                <w:rStyle w:val="Hyperlink"/>
              </w:rPr>
              <w:t>Software-Architektur</w:t>
            </w:r>
            <w:r w:rsidR="0003277F">
              <w:rPr>
                <w:webHidden/>
              </w:rPr>
              <w:tab/>
            </w:r>
            <w:r w:rsidR="0003277F">
              <w:rPr>
                <w:webHidden/>
              </w:rPr>
              <w:fldChar w:fldCharType="begin"/>
            </w:r>
            <w:r w:rsidR="0003277F">
              <w:rPr>
                <w:webHidden/>
              </w:rPr>
              <w:instrText xml:space="preserve"> PAGEREF _Toc356309113 \h </w:instrText>
            </w:r>
            <w:r w:rsidR="0003277F">
              <w:rPr>
                <w:webHidden/>
              </w:rPr>
            </w:r>
            <w:r w:rsidR="0003277F">
              <w:rPr>
                <w:webHidden/>
              </w:rPr>
              <w:fldChar w:fldCharType="separate"/>
            </w:r>
            <w:r w:rsidR="0003277F">
              <w:rPr>
                <w:webHidden/>
              </w:rPr>
              <w:t>12</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14" w:history="1">
            <w:r w:rsidR="0003277F" w:rsidRPr="00A414BE">
              <w:rPr>
                <w:rStyle w:val="Hyperlink"/>
                <w14:scene3d>
                  <w14:camera w14:prst="orthographicFront"/>
                  <w14:lightRig w14:rig="threePt" w14:dir="t">
                    <w14:rot w14:lat="0" w14:lon="0" w14:rev="0"/>
                  </w14:lightRig>
                </w14:scene3d>
              </w:rPr>
              <w:t>3.3</w:t>
            </w:r>
            <w:r w:rsidR="0003277F">
              <w:rPr>
                <w:rFonts w:eastAsiaTheme="minorEastAsia"/>
                <w:sz w:val="22"/>
                <w:szCs w:val="22"/>
                <w:lang w:eastAsia="de-DE"/>
              </w:rPr>
              <w:tab/>
            </w:r>
            <w:r w:rsidR="0003277F" w:rsidRPr="00A414BE">
              <w:rPr>
                <w:rStyle w:val="Hyperlink"/>
              </w:rPr>
              <w:t>Codeausschnitte</w:t>
            </w:r>
            <w:r w:rsidR="0003277F">
              <w:rPr>
                <w:webHidden/>
              </w:rPr>
              <w:tab/>
            </w:r>
            <w:r w:rsidR="0003277F">
              <w:rPr>
                <w:webHidden/>
              </w:rPr>
              <w:fldChar w:fldCharType="begin"/>
            </w:r>
            <w:r w:rsidR="0003277F">
              <w:rPr>
                <w:webHidden/>
              </w:rPr>
              <w:instrText xml:space="preserve"> PAGEREF _Toc356309114 \h </w:instrText>
            </w:r>
            <w:r w:rsidR="0003277F">
              <w:rPr>
                <w:webHidden/>
              </w:rPr>
            </w:r>
            <w:r w:rsidR="0003277F">
              <w:rPr>
                <w:webHidden/>
              </w:rPr>
              <w:fldChar w:fldCharType="separate"/>
            </w:r>
            <w:r w:rsidR="0003277F">
              <w:rPr>
                <w:webHidden/>
              </w:rPr>
              <w:t>12</w:t>
            </w:r>
            <w:r w:rsidR="0003277F">
              <w:rPr>
                <w:webHidden/>
              </w:rPr>
              <w:fldChar w:fldCharType="end"/>
            </w:r>
          </w:hyperlink>
        </w:p>
        <w:p w:rsidR="0003277F" w:rsidRDefault="00335105">
          <w:pPr>
            <w:pStyle w:val="Verzeichnis3"/>
            <w:tabs>
              <w:tab w:val="left" w:pos="1857"/>
            </w:tabs>
            <w:rPr>
              <w:rFonts w:eastAsiaTheme="minorEastAsia"/>
              <w:sz w:val="22"/>
              <w:szCs w:val="22"/>
              <w:lang w:eastAsia="de-DE"/>
            </w:rPr>
          </w:pPr>
          <w:hyperlink w:anchor="_Toc356309115" w:history="1">
            <w:r w:rsidR="0003277F" w:rsidRPr="00A414BE">
              <w:rPr>
                <w:rStyle w:val="Hyperlink"/>
              </w:rPr>
              <w:t>3.3.1</w:t>
            </w:r>
            <w:r w:rsidR="0003277F">
              <w:rPr>
                <w:rFonts w:eastAsiaTheme="minorEastAsia"/>
                <w:sz w:val="22"/>
                <w:szCs w:val="22"/>
                <w:lang w:eastAsia="de-DE"/>
              </w:rPr>
              <w:tab/>
            </w:r>
            <w:r w:rsidR="0003277F" w:rsidRPr="00A414BE">
              <w:rPr>
                <w:rStyle w:val="Hyperlink"/>
              </w:rPr>
              <w:t>Bewertungsfunktion</w:t>
            </w:r>
            <w:r w:rsidR="0003277F">
              <w:rPr>
                <w:webHidden/>
              </w:rPr>
              <w:tab/>
            </w:r>
            <w:r w:rsidR="0003277F">
              <w:rPr>
                <w:webHidden/>
              </w:rPr>
              <w:fldChar w:fldCharType="begin"/>
            </w:r>
            <w:r w:rsidR="0003277F">
              <w:rPr>
                <w:webHidden/>
              </w:rPr>
              <w:instrText xml:space="preserve"> PAGEREF _Toc356309115 \h </w:instrText>
            </w:r>
            <w:r w:rsidR="0003277F">
              <w:rPr>
                <w:webHidden/>
              </w:rPr>
            </w:r>
            <w:r w:rsidR="0003277F">
              <w:rPr>
                <w:webHidden/>
              </w:rPr>
              <w:fldChar w:fldCharType="separate"/>
            </w:r>
            <w:r w:rsidR="0003277F">
              <w:rPr>
                <w:webHidden/>
              </w:rPr>
              <w:t>12</w:t>
            </w:r>
            <w:r w:rsidR="0003277F">
              <w:rPr>
                <w:webHidden/>
              </w:rPr>
              <w:fldChar w:fldCharType="end"/>
            </w:r>
          </w:hyperlink>
        </w:p>
        <w:p w:rsidR="0003277F" w:rsidRDefault="00335105">
          <w:pPr>
            <w:pStyle w:val="Verzeichnis3"/>
            <w:tabs>
              <w:tab w:val="left" w:pos="1857"/>
            </w:tabs>
            <w:rPr>
              <w:rFonts w:eastAsiaTheme="minorEastAsia"/>
              <w:sz w:val="22"/>
              <w:szCs w:val="22"/>
              <w:lang w:eastAsia="de-DE"/>
            </w:rPr>
          </w:pPr>
          <w:hyperlink w:anchor="_Toc356309116" w:history="1">
            <w:r w:rsidR="0003277F" w:rsidRPr="00A414BE">
              <w:rPr>
                <w:rStyle w:val="Hyperlink"/>
              </w:rPr>
              <w:t>3.3.2</w:t>
            </w:r>
            <w:r w:rsidR="0003277F">
              <w:rPr>
                <w:rFonts w:eastAsiaTheme="minorEastAsia"/>
                <w:sz w:val="22"/>
                <w:szCs w:val="22"/>
                <w:lang w:eastAsia="de-DE"/>
              </w:rPr>
              <w:tab/>
            </w:r>
            <w:r w:rsidR="0003277F" w:rsidRPr="00A414BE">
              <w:rPr>
                <w:rStyle w:val="Hyperlink"/>
              </w:rPr>
              <w:t>Selektion</w:t>
            </w:r>
            <w:r w:rsidR="0003277F">
              <w:rPr>
                <w:webHidden/>
              </w:rPr>
              <w:tab/>
            </w:r>
            <w:r w:rsidR="0003277F">
              <w:rPr>
                <w:webHidden/>
              </w:rPr>
              <w:fldChar w:fldCharType="begin"/>
            </w:r>
            <w:r w:rsidR="0003277F">
              <w:rPr>
                <w:webHidden/>
              </w:rPr>
              <w:instrText xml:space="preserve"> PAGEREF _Toc356309116 \h </w:instrText>
            </w:r>
            <w:r w:rsidR="0003277F">
              <w:rPr>
                <w:webHidden/>
              </w:rPr>
            </w:r>
            <w:r w:rsidR="0003277F">
              <w:rPr>
                <w:webHidden/>
              </w:rPr>
              <w:fldChar w:fldCharType="separate"/>
            </w:r>
            <w:r w:rsidR="0003277F">
              <w:rPr>
                <w:webHidden/>
              </w:rPr>
              <w:t>12</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17" w:history="1">
            <w:r w:rsidR="0003277F" w:rsidRPr="00A414BE">
              <w:rPr>
                <w:rStyle w:val="Hyperlink"/>
                <w14:scene3d>
                  <w14:camera w14:prst="orthographicFront"/>
                  <w14:lightRig w14:rig="threePt" w14:dir="t">
                    <w14:rot w14:lat="0" w14:lon="0" w14:rev="0"/>
                  </w14:lightRig>
                </w14:scene3d>
              </w:rPr>
              <w:t>3.4</w:t>
            </w:r>
            <w:r w:rsidR="0003277F">
              <w:rPr>
                <w:rFonts w:eastAsiaTheme="minorEastAsia"/>
                <w:sz w:val="22"/>
                <w:szCs w:val="22"/>
                <w:lang w:eastAsia="de-DE"/>
              </w:rPr>
              <w:tab/>
            </w:r>
            <w:r w:rsidR="0003277F" w:rsidRPr="00A414BE">
              <w:rPr>
                <w:rStyle w:val="Hyperlink"/>
              </w:rPr>
              <w:t>Codequalität</w:t>
            </w:r>
            <w:r w:rsidR="0003277F">
              <w:rPr>
                <w:webHidden/>
              </w:rPr>
              <w:tab/>
            </w:r>
            <w:r w:rsidR="0003277F">
              <w:rPr>
                <w:webHidden/>
              </w:rPr>
              <w:fldChar w:fldCharType="begin"/>
            </w:r>
            <w:r w:rsidR="0003277F">
              <w:rPr>
                <w:webHidden/>
              </w:rPr>
              <w:instrText xml:space="preserve"> PAGEREF _Toc356309117 \h </w:instrText>
            </w:r>
            <w:r w:rsidR="0003277F">
              <w:rPr>
                <w:webHidden/>
              </w:rPr>
            </w:r>
            <w:r w:rsidR="0003277F">
              <w:rPr>
                <w:webHidden/>
              </w:rPr>
              <w:fldChar w:fldCharType="separate"/>
            </w:r>
            <w:r w:rsidR="0003277F">
              <w:rPr>
                <w:webHidden/>
              </w:rPr>
              <w:t>12</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18" w:history="1">
            <w:r w:rsidR="0003277F" w:rsidRPr="00A414BE">
              <w:rPr>
                <w:rStyle w:val="Hyperlink"/>
                <w14:scene3d>
                  <w14:camera w14:prst="orthographicFront"/>
                  <w14:lightRig w14:rig="threePt" w14:dir="t">
                    <w14:rot w14:lat="0" w14:lon="0" w14:rev="0"/>
                  </w14:lightRig>
                </w14:scene3d>
              </w:rPr>
              <w:t>3.5</w:t>
            </w:r>
            <w:r w:rsidR="0003277F">
              <w:rPr>
                <w:rFonts w:eastAsiaTheme="minorEastAsia"/>
                <w:sz w:val="22"/>
                <w:szCs w:val="22"/>
                <w:lang w:eastAsia="de-DE"/>
              </w:rPr>
              <w:tab/>
            </w:r>
            <w:r w:rsidR="0003277F" w:rsidRPr="00A414BE">
              <w:rPr>
                <w:rStyle w:val="Hyperlink"/>
              </w:rPr>
              <w:t>Arbeitsaufwand</w:t>
            </w:r>
            <w:r w:rsidR="0003277F">
              <w:rPr>
                <w:webHidden/>
              </w:rPr>
              <w:tab/>
            </w:r>
            <w:r w:rsidR="0003277F">
              <w:rPr>
                <w:webHidden/>
              </w:rPr>
              <w:fldChar w:fldCharType="begin"/>
            </w:r>
            <w:r w:rsidR="0003277F">
              <w:rPr>
                <w:webHidden/>
              </w:rPr>
              <w:instrText xml:space="preserve"> PAGEREF _Toc356309118 \h </w:instrText>
            </w:r>
            <w:r w:rsidR="0003277F">
              <w:rPr>
                <w:webHidden/>
              </w:rPr>
            </w:r>
            <w:r w:rsidR="0003277F">
              <w:rPr>
                <w:webHidden/>
              </w:rPr>
              <w:fldChar w:fldCharType="separate"/>
            </w:r>
            <w:r w:rsidR="0003277F">
              <w:rPr>
                <w:webHidden/>
              </w:rPr>
              <w:t>14</w:t>
            </w:r>
            <w:r w:rsidR="0003277F">
              <w:rPr>
                <w:webHidden/>
              </w:rPr>
              <w:fldChar w:fldCharType="end"/>
            </w:r>
          </w:hyperlink>
        </w:p>
        <w:p w:rsidR="0003277F" w:rsidRDefault="00335105">
          <w:pPr>
            <w:pStyle w:val="Verzeichnis1"/>
            <w:tabs>
              <w:tab w:val="left" w:pos="1320"/>
            </w:tabs>
            <w:rPr>
              <w:rFonts w:eastAsiaTheme="minorEastAsia"/>
              <w:sz w:val="22"/>
              <w:szCs w:val="22"/>
              <w:lang w:eastAsia="de-DE"/>
            </w:rPr>
          </w:pPr>
          <w:hyperlink w:anchor="_Toc356309119" w:history="1">
            <w:r w:rsidR="0003277F" w:rsidRPr="00A414BE">
              <w:rPr>
                <w:rStyle w:val="Hyperlink"/>
                <w14:scene3d>
                  <w14:camera w14:prst="orthographicFront"/>
                  <w14:lightRig w14:rig="threePt" w14:dir="t">
                    <w14:rot w14:lat="0" w14:lon="0" w14:rev="0"/>
                  </w14:lightRig>
                </w14:scene3d>
              </w:rPr>
              <w:t>4.</w:t>
            </w:r>
            <w:r w:rsidR="0003277F">
              <w:rPr>
                <w:rFonts w:eastAsiaTheme="minorEastAsia"/>
                <w:sz w:val="22"/>
                <w:szCs w:val="22"/>
                <w:lang w:eastAsia="de-DE"/>
              </w:rPr>
              <w:tab/>
            </w:r>
            <w:r w:rsidR="0003277F" w:rsidRPr="00A414BE">
              <w:rPr>
                <w:rStyle w:val="Hyperlink"/>
              </w:rPr>
              <w:t>Bedienung</w:t>
            </w:r>
            <w:r w:rsidR="0003277F">
              <w:rPr>
                <w:webHidden/>
              </w:rPr>
              <w:tab/>
            </w:r>
            <w:r w:rsidR="0003277F">
              <w:rPr>
                <w:webHidden/>
              </w:rPr>
              <w:fldChar w:fldCharType="begin"/>
            </w:r>
            <w:r w:rsidR="0003277F">
              <w:rPr>
                <w:webHidden/>
              </w:rPr>
              <w:instrText xml:space="preserve"> PAGEREF _Toc356309119 \h </w:instrText>
            </w:r>
            <w:r w:rsidR="0003277F">
              <w:rPr>
                <w:webHidden/>
              </w:rPr>
            </w:r>
            <w:r w:rsidR="0003277F">
              <w:rPr>
                <w:webHidden/>
              </w:rPr>
              <w:fldChar w:fldCharType="separate"/>
            </w:r>
            <w:r w:rsidR="0003277F">
              <w:rPr>
                <w:webHidden/>
              </w:rPr>
              <w:t>15</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20" w:history="1">
            <w:r w:rsidR="0003277F" w:rsidRPr="00A414BE">
              <w:rPr>
                <w:rStyle w:val="Hyperlink"/>
                <w14:scene3d>
                  <w14:camera w14:prst="orthographicFront"/>
                  <w14:lightRig w14:rig="threePt" w14:dir="t">
                    <w14:rot w14:lat="0" w14:lon="0" w14:rev="0"/>
                  </w14:lightRig>
                </w14:scene3d>
              </w:rPr>
              <w:t>4.1</w:t>
            </w:r>
            <w:r w:rsidR="0003277F">
              <w:rPr>
                <w:rFonts w:eastAsiaTheme="minorEastAsia"/>
                <w:sz w:val="22"/>
                <w:szCs w:val="22"/>
                <w:lang w:eastAsia="de-DE"/>
              </w:rPr>
              <w:tab/>
            </w:r>
            <w:r w:rsidR="0003277F" w:rsidRPr="00A414BE">
              <w:rPr>
                <w:rStyle w:val="Hyperlink"/>
              </w:rPr>
              <w:t>Einstellungen</w:t>
            </w:r>
            <w:r w:rsidR="0003277F">
              <w:rPr>
                <w:webHidden/>
              </w:rPr>
              <w:tab/>
            </w:r>
            <w:r w:rsidR="0003277F">
              <w:rPr>
                <w:webHidden/>
              </w:rPr>
              <w:fldChar w:fldCharType="begin"/>
            </w:r>
            <w:r w:rsidR="0003277F">
              <w:rPr>
                <w:webHidden/>
              </w:rPr>
              <w:instrText xml:space="preserve"> PAGEREF _Toc356309120 \h </w:instrText>
            </w:r>
            <w:r w:rsidR="0003277F">
              <w:rPr>
                <w:webHidden/>
              </w:rPr>
            </w:r>
            <w:r w:rsidR="0003277F">
              <w:rPr>
                <w:webHidden/>
              </w:rPr>
              <w:fldChar w:fldCharType="separate"/>
            </w:r>
            <w:r w:rsidR="0003277F">
              <w:rPr>
                <w:webHidden/>
              </w:rPr>
              <w:t>15</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21" w:history="1">
            <w:r w:rsidR="0003277F" w:rsidRPr="00A414BE">
              <w:rPr>
                <w:rStyle w:val="Hyperlink"/>
                <w14:scene3d>
                  <w14:camera w14:prst="orthographicFront"/>
                  <w14:lightRig w14:rig="threePt" w14:dir="t">
                    <w14:rot w14:lat="0" w14:lon="0" w14:rev="0"/>
                  </w14:lightRig>
                </w14:scene3d>
              </w:rPr>
              <w:t>4.2</w:t>
            </w:r>
            <w:r w:rsidR="0003277F">
              <w:rPr>
                <w:rFonts w:eastAsiaTheme="minorEastAsia"/>
                <w:sz w:val="22"/>
                <w:szCs w:val="22"/>
                <w:lang w:eastAsia="de-DE"/>
              </w:rPr>
              <w:tab/>
            </w:r>
            <w:r w:rsidR="0003277F" w:rsidRPr="00A414BE">
              <w:rPr>
                <w:rStyle w:val="Hyperlink"/>
              </w:rPr>
              <w:t>Klassenraum</w:t>
            </w:r>
            <w:r w:rsidR="0003277F">
              <w:rPr>
                <w:webHidden/>
              </w:rPr>
              <w:tab/>
            </w:r>
            <w:r w:rsidR="0003277F">
              <w:rPr>
                <w:webHidden/>
              </w:rPr>
              <w:fldChar w:fldCharType="begin"/>
            </w:r>
            <w:r w:rsidR="0003277F">
              <w:rPr>
                <w:webHidden/>
              </w:rPr>
              <w:instrText xml:space="preserve"> PAGEREF _Toc356309121 \h </w:instrText>
            </w:r>
            <w:r w:rsidR="0003277F">
              <w:rPr>
                <w:webHidden/>
              </w:rPr>
            </w:r>
            <w:r w:rsidR="0003277F">
              <w:rPr>
                <w:webHidden/>
              </w:rPr>
              <w:fldChar w:fldCharType="separate"/>
            </w:r>
            <w:r w:rsidR="0003277F">
              <w:rPr>
                <w:webHidden/>
              </w:rPr>
              <w:t>16</w:t>
            </w:r>
            <w:r w:rsidR="0003277F">
              <w:rPr>
                <w:webHidden/>
              </w:rPr>
              <w:fldChar w:fldCharType="end"/>
            </w:r>
          </w:hyperlink>
        </w:p>
        <w:p w:rsidR="0003277F" w:rsidRDefault="00335105">
          <w:pPr>
            <w:pStyle w:val="Verzeichnis3"/>
            <w:tabs>
              <w:tab w:val="left" w:pos="1857"/>
            </w:tabs>
            <w:rPr>
              <w:rFonts w:eastAsiaTheme="minorEastAsia"/>
              <w:sz w:val="22"/>
              <w:szCs w:val="22"/>
              <w:lang w:eastAsia="de-DE"/>
            </w:rPr>
          </w:pPr>
          <w:hyperlink w:anchor="_Toc356309122" w:history="1">
            <w:r w:rsidR="0003277F" w:rsidRPr="00A414BE">
              <w:rPr>
                <w:rStyle w:val="Hyperlink"/>
              </w:rPr>
              <w:t>4.2.1</w:t>
            </w:r>
            <w:r w:rsidR="0003277F">
              <w:rPr>
                <w:rFonts w:eastAsiaTheme="minorEastAsia"/>
                <w:sz w:val="22"/>
                <w:szCs w:val="22"/>
                <w:lang w:eastAsia="de-DE"/>
              </w:rPr>
              <w:tab/>
            </w:r>
            <w:r w:rsidR="0003277F" w:rsidRPr="00A414BE">
              <w:rPr>
                <w:rStyle w:val="Hyperlink"/>
              </w:rPr>
              <w:t>Relationen der Schüler</w:t>
            </w:r>
            <w:r w:rsidR="0003277F">
              <w:rPr>
                <w:webHidden/>
              </w:rPr>
              <w:tab/>
            </w:r>
            <w:r w:rsidR="0003277F">
              <w:rPr>
                <w:webHidden/>
              </w:rPr>
              <w:fldChar w:fldCharType="begin"/>
            </w:r>
            <w:r w:rsidR="0003277F">
              <w:rPr>
                <w:webHidden/>
              </w:rPr>
              <w:instrText xml:space="preserve"> PAGEREF _Toc356309122 \h </w:instrText>
            </w:r>
            <w:r w:rsidR="0003277F">
              <w:rPr>
                <w:webHidden/>
              </w:rPr>
            </w:r>
            <w:r w:rsidR="0003277F">
              <w:rPr>
                <w:webHidden/>
              </w:rPr>
              <w:fldChar w:fldCharType="separate"/>
            </w:r>
            <w:r w:rsidR="0003277F">
              <w:rPr>
                <w:webHidden/>
              </w:rPr>
              <w:t>17</w:t>
            </w:r>
            <w:r w:rsidR="0003277F">
              <w:rPr>
                <w:webHidden/>
              </w:rPr>
              <w:fldChar w:fldCharType="end"/>
            </w:r>
          </w:hyperlink>
        </w:p>
        <w:p w:rsidR="0003277F" w:rsidRDefault="00335105">
          <w:pPr>
            <w:pStyle w:val="Verzeichnis3"/>
            <w:tabs>
              <w:tab w:val="left" w:pos="1857"/>
            </w:tabs>
            <w:rPr>
              <w:rFonts w:eastAsiaTheme="minorEastAsia"/>
              <w:sz w:val="22"/>
              <w:szCs w:val="22"/>
              <w:lang w:eastAsia="de-DE"/>
            </w:rPr>
          </w:pPr>
          <w:hyperlink w:anchor="_Toc356309123" w:history="1">
            <w:r w:rsidR="0003277F" w:rsidRPr="00A414BE">
              <w:rPr>
                <w:rStyle w:val="Hyperlink"/>
              </w:rPr>
              <w:t>4.2.2</w:t>
            </w:r>
            <w:r w:rsidR="0003277F">
              <w:rPr>
                <w:rFonts w:eastAsiaTheme="minorEastAsia"/>
                <w:sz w:val="22"/>
                <w:szCs w:val="22"/>
                <w:lang w:eastAsia="de-DE"/>
              </w:rPr>
              <w:tab/>
            </w:r>
            <w:r w:rsidR="0003277F" w:rsidRPr="00A414BE">
              <w:rPr>
                <w:rStyle w:val="Hyperlink"/>
              </w:rPr>
              <w:t>Relation zur Tafel</w:t>
            </w:r>
            <w:r w:rsidR="0003277F">
              <w:rPr>
                <w:webHidden/>
              </w:rPr>
              <w:tab/>
            </w:r>
            <w:r w:rsidR="0003277F">
              <w:rPr>
                <w:webHidden/>
              </w:rPr>
              <w:fldChar w:fldCharType="begin"/>
            </w:r>
            <w:r w:rsidR="0003277F">
              <w:rPr>
                <w:webHidden/>
              </w:rPr>
              <w:instrText xml:space="preserve"> PAGEREF _Toc356309123 \h </w:instrText>
            </w:r>
            <w:r w:rsidR="0003277F">
              <w:rPr>
                <w:webHidden/>
              </w:rPr>
            </w:r>
            <w:r w:rsidR="0003277F">
              <w:rPr>
                <w:webHidden/>
              </w:rPr>
              <w:fldChar w:fldCharType="separate"/>
            </w:r>
            <w:r w:rsidR="0003277F">
              <w:rPr>
                <w:webHidden/>
              </w:rPr>
              <w:t>18</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24" w:history="1">
            <w:r w:rsidR="0003277F" w:rsidRPr="00A414BE">
              <w:rPr>
                <w:rStyle w:val="Hyperlink"/>
                <w14:scene3d>
                  <w14:camera w14:prst="orthographicFront"/>
                  <w14:lightRig w14:rig="threePt" w14:dir="t">
                    <w14:rot w14:lat="0" w14:lon="0" w14:rev="0"/>
                  </w14:lightRig>
                </w14:scene3d>
              </w:rPr>
              <w:t>4.3</w:t>
            </w:r>
            <w:r w:rsidR="0003277F">
              <w:rPr>
                <w:rFonts w:eastAsiaTheme="minorEastAsia"/>
                <w:sz w:val="22"/>
                <w:szCs w:val="22"/>
                <w:lang w:eastAsia="de-DE"/>
              </w:rPr>
              <w:tab/>
            </w:r>
            <w:r w:rsidR="0003277F" w:rsidRPr="00A414BE">
              <w:rPr>
                <w:rStyle w:val="Hyperlink"/>
              </w:rPr>
              <w:t>Fitness-Funktion</w:t>
            </w:r>
            <w:r w:rsidR="0003277F">
              <w:rPr>
                <w:webHidden/>
              </w:rPr>
              <w:tab/>
            </w:r>
            <w:r w:rsidR="0003277F">
              <w:rPr>
                <w:webHidden/>
              </w:rPr>
              <w:fldChar w:fldCharType="begin"/>
            </w:r>
            <w:r w:rsidR="0003277F">
              <w:rPr>
                <w:webHidden/>
              </w:rPr>
              <w:instrText xml:space="preserve"> PAGEREF _Toc356309124 \h </w:instrText>
            </w:r>
            <w:r w:rsidR="0003277F">
              <w:rPr>
                <w:webHidden/>
              </w:rPr>
            </w:r>
            <w:r w:rsidR="0003277F">
              <w:rPr>
                <w:webHidden/>
              </w:rPr>
              <w:fldChar w:fldCharType="separate"/>
            </w:r>
            <w:r w:rsidR="0003277F">
              <w:rPr>
                <w:webHidden/>
              </w:rPr>
              <w:t>19</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25" w:history="1">
            <w:r w:rsidR="0003277F" w:rsidRPr="00A414BE">
              <w:rPr>
                <w:rStyle w:val="Hyperlink"/>
                <w14:scene3d>
                  <w14:camera w14:prst="orthographicFront"/>
                  <w14:lightRig w14:rig="threePt" w14:dir="t">
                    <w14:rot w14:lat="0" w14:lon="0" w14:rev="0"/>
                  </w14:lightRig>
                </w14:scene3d>
              </w:rPr>
              <w:t>4.4</w:t>
            </w:r>
            <w:r w:rsidR="0003277F">
              <w:rPr>
                <w:rFonts w:eastAsiaTheme="minorEastAsia"/>
                <w:sz w:val="22"/>
                <w:szCs w:val="22"/>
                <w:lang w:eastAsia="de-DE"/>
              </w:rPr>
              <w:tab/>
            </w:r>
            <w:r w:rsidR="0003277F" w:rsidRPr="00A414BE">
              <w:rPr>
                <w:rStyle w:val="Hyperlink"/>
              </w:rPr>
              <w:t>Evaluation</w:t>
            </w:r>
            <w:r w:rsidR="0003277F">
              <w:rPr>
                <w:webHidden/>
              </w:rPr>
              <w:tab/>
            </w:r>
            <w:r w:rsidR="0003277F">
              <w:rPr>
                <w:webHidden/>
              </w:rPr>
              <w:fldChar w:fldCharType="begin"/>
            </w:r>
            <w:r w:rsidR="0003277F">
              <w:rPr>
                <w:webHidden/>
              </w:rPr>
              <w:instrText xml:space="preserve"> PAGEREF _Toc356309125 \h </w:instrText>
            </w:r>
            <w:r w:rsidR="0003277F">
              <w:rPr>
                <w:webHidden/>
              </w:rPr>
            </w:r>
            <w:r w:rsidR="0003277F">
              <w:rPr>
                <w:webHidden/>
              </w:rPr>
              <w:fldChar w:fldCharType="separate"/>
            </w:r>
            <w:r w:rsidR="0003277F">
              <w:rPr>
                <w:webHidden/>
              </w:rPr>
              <w:t>19</w:t>
            </w:r>
            <w:r w:rsidR="0003277F">
              <w:rPr>
                <w:webHidden/>
              </w:rPr>
              <w:fldChar w:fldCharType="end"/>
            </w:r>
          </w:hyperlink>
        </w:p>
        <w:p w:rsidR="0003277F" w:rsidRDefault="00335105">
          <w:pPr>
            <w:pStyle w:val="Verzeichnis1"/>
            <w:tabs>
              <w:tab w:val="left" w:pos="1320"/>
            </w:tabs>
            <w:rPr>
              <w:rFonts w:eastAsiaTheme="minorEastAsia"/>
              <w:sz w:val="22"/>
              <w:szCs w:val="22"/>
              <w:lang w:eastAsia="de-DE"/>
            </w:rPr>
          </w:pPr>
          <w:hyperlink w:anchor="_Toc356309126" w:history="1">
            <w:r w:rsidR="0003277F" w:rsidRPr="00A414BE">
              <w:rPr>
                <w:rStyle w:val="Hyperlink"/>
                <w14:scene3d>
                  <w14:camera w14:prst="orthographicFront"/>
                  <w14:lightRig w14:rig="threePt" w14:dir="t">
                    <w14:rot w14:lat="0" w14:lon="0" w14:rev="0"/>
                  </w14:lightRig>
                </w14:scene3d>
              </w:rPr>
              <w:t>5.</w:t>
            </w:r>
            <w:r w:rsidR="0003277F">
              <w:rPr>
                <w:rFonts w:eastAsiaTheme="minorEastAsia"/>
                <w:sz w:val="22"/>
                <w:szCs w:val="22"/>
                <w:lang w:eastAsia="de-DE"/>
              </w:rPr>
              <w:tab/>
            </w:r>
            <w:r w:rsidR="0003277F" w:rsidRPr="00A414BE">
              <w:rPr>
                <w:rStyle w:val="Hyperlink"/>
              </w:rPr>
              <w:t>Zusammenfassung und Ausblick</w:t>
            </w:r>
            <w:r w:rsidR="0003277F">
              <w:rPr>
                <w:webHidden/>
              </w:rPr>
              <w:tab/>
            </w:r>
            <w:r w:rsidR="0003277F">
              <w:rPr>
                <w:webHidden/>
              </w:rPr>
              <w:fldChar w:fldCharType="begin"/>
            </w:r>
            <w:r w:rsidR="0003277F">
              <w:rPr>
                <w:webHidden/>
              </w:rPr>
              <w:instrText xml:space="preserve"> PAGEREF _Toc356309126 \h </w:instrText>
            </w:r>
            <w:r w:rsidR="0003277F">
              <w:rPr>
                <w:webHidden/>
              </w:rPr>
            </w:r>
            <w:r w:rsidR="0003277F">
              <w:rPr>
                <w:webHidden/>
              </w:rPr>
              <w:fldChar w:fldCharType="separate"/>
            </w:r>
            <w:r w:rsidR="0003277F">
              <w:rPr>
                <w:webHidden/>
              </w:rPr>
              <w:t>20</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27" w:history="1">
            <w:r w:rsidR="0003277F" w:rsidRPr="00A414BE">
              <w:rPr>
                <w:rStyle w:val="Hyperlink"/>
                <w14:scene3d>
                  <w14:camera w14:prst="orthographicFront"/>
                  <w14:lightRig w14:rig="threePt" w14:dir="t">
                    <w14:rot w14:lat="0" w14:lon="0" w14:rev="0"/>
                  </w14:lightRig>
                </w14:scene3d>
              </w:rPr>
              <w:t>5.1</w:t>
            </w:r>
            <w:r w:rsidR="0003277F">
              <w:rPr>
                <w:rFonts w:eastAsiaTheme="minorEastAsia"/>
                <w:sz w:val="22"/>
                <w:szCs w:val="22"/>
                <w:lang w:eastAsia="de-DE"/>
              </w:rPr>
              <w:tab/>
            </w:r>
            <w:r w:rsidR="0003277F" w:rsidRPr="00A414BE">
              <w:rPr>
                <w:rStyle w:val="Hyperlink"/>
              </w:rPr>
              <w:t>Offene Punkte</w:t>
            </w:r>
            <w:r w:rsidR="0003277F">
              <w:rPr>
                <w:webHidden/>
              </w:rPr>
              <w:tab/>
            </w:r>
            <w:r w:rsidR="0003277F">
              <w:rPr>
                <w:webHidden/>
              </w:rPr>
              <w:fldChar w:fldCharType="begin"/>
            </w:r>
            <w:r w:rsidR="0003277F">
              <w:rPr>
                <w:webHidden/>
              </w:rPr>
              <w:instrText xml:space="preserve"> PAGEREF _Toc356309127 \h </w:instrText>
            </w:r>
            <w:r w:rsidR="0003277F">
              <w:rPr>
                <w:webHidden/>
              </w:rPr>
            </w:r>
            <w:r w:rsidR="0003277F">
              <w:rPr>
                <w:webHidden/>
              </w:rPr>
              <w:fldChar w:fldCharType="separate"/>
            </w:r>
            <w:r w:rsidR="0003277F">
              <w:rPr>
                <w:webHidden/>
              </w:rPr>
              <w:t>20</w:t>
            </w:r>
            <w:r w:rsidR="0003277F">
              <w:rPr>
                <w:webHidden/>
              </w:rPr>
              <w:fldChar w:fldCharType="end"/>
            </w:r>
          </w:hyperlink>
        </w:p>
        <w:p w:rsidR="0003277F" w:rsidRDefault="00335105">
          <w:pPr>
            <w:pStyle w:val="Verzeichnis2"/>
            <w:tabs>
              <w:tab w:val="left" w:pos="1540"/>
            </w:tabs>
            <w:rPr>
              <w:rFonts w:eastAsiaTheme="minorEastAsia"/>
              <w:sz w:val="22"/>
              <w:szCs w:val="22"/>
              <w:lang w:eastAsia="de-DE"/>
            </w:rPr>
          </w:pPr>
          <w:hyperlink w:anchor="_Toc356309128" w:history="1">
            <w:r w:rsidR="0003277F" w:rsidRPr="00A414BE">
              <w:rPr>
                <w:rStyle w:val="Hyperlink"/>
                <w14:scene3d>
                  <w14:camera w14:prst="orthographicFront"/>
                  <w14:lightRig w14:rig="threePt" w14:dir="t">
                    <w14:rot w14:lat="0" w14:lon="0" w14:rev="0"/>
                  </w14:lightRig>
                </w14:scene3d>
              </w:rPr>
              <w:t>5.2</w:t>
            </w:r>
            <w:r w:rsidR="0003277F">
              <w:rPr>
                <w:rFonts w:eastAsiaTheme="minorEastAsia"/>
                <w:sz w:val="22"/>
                <w:szCs w:val="22"/>
                <w:lang w:eastAsia="de-DE"/>
              </w:rPr>
              <w:tab/>
            </w:r>
            <w:r w:rsidR="0003277F" w:rsidRPr="00A414BE">
              <w:rPr>
                <w:rStyle w:val="Hyperlink"/>
              </w:rPr>
              <w:t>Verbesserungsmöglichkeiten</w:t>
            </w:r>
            <w:r w:rsidR="0003277F">
              <w:rPr>
                <w:webHidden/>
              </w:rPr>
              <w:tab/>
            </w:r>
            <w:r w:rsidR="0003277F">
              <w:rPr>
                <w:webHidden/>
              </w:rPr>
              <w:fldChar w:fldCharType="begin"/>
            </w:r>
            <w:r w:rsidR="0003277F">
              <w:rPr>
                <w:webHidden/>
              </w:rPr>
              <w:instrText xml:space="preserve"> PAGEREF _Toc356309128 \h </w:instrText>
            </w:r>
            <w:r w:rsidR="0003277F">
              <w:rPr>
                <w:webHidden/>
              </w:rPr>
            </w:r>
            <w:r w:rsidR="0003277F">
              <w:rPr>
                <w:webHidden/>
              </w:rPr>
              <w:fldChar w:fldCharType="separate"/>
            </w:r>
            <w:r w:rsidR="0003277F">
              <w:rPr>
                <w:webHidden/>
              </w:rPr>
              <w:t>20</w:t>
            </w:r>
            <w:r w:rsidR="0003277F">
              <w:rPr>
                <w:webHidden/>
              </w:rPr>
              <w:fldChar w:fldCharType="end"/>
            </w:r>
          </w:hyperlink>
        </w:p>
        <w:p w:rsidR="009B7A14" w:rsidRDefault="009B7A14" w:rsidP="00CE0E4C">
          <w:r>
            <w:fldChar w:fldCharType="end"/>
          </w:r>
        </w:p>
      </w:sdtContent>
    </w:sdt>
    <w:p w:rsidR="00520384" w:rsidRDefault="00520384" w:rsidP="00CE0E4C"/>
    <w:p w:rsidR="00E7389A" w:rsidRDefault="00E7389A" w:rsidP="00CE0E4C">
      <w:pPr>
        <w:sectPr w:rsidR="00E7389A" w:rsidSect="00545841">
          <w:footerReference w:type="default" r:id="rId9"/>
          <w:headerReference w:type="first" r:id="rId10"/>
          <w:pgSz w:w="11906" w:h="16838" w:code="9"/>
          <w:pgMar w:top="1701" w:right="1701" w:bottom="1701" w:left="1928" w:header="709" w:footer="709" w:gutter="0"/>
          <w:pgNumType w:fmt="upperRoman"/>
          <w:cols w:space="708"/>
          <w:titlePg/>
          <w:docGrid w:linePitch="360"/>
        </w:sectPr>
      </w:pPr>
    </w:p>
    <w:p w:rsidR="0052074C" w:rsidRDefault="009B7A14" w:rsidP="00CE0E4C">
      <w:pPr>
        <w:pStyle w:val="berschrift1"/>
      </w:pPr>
      <w:bookmarkStart w:id="0" w:name="_Toc356309097"/>
      <w:r>
        <w:lastRenderedPageBreak/>
        <w:t>E</w:t>
      </w:r>
      <w:r w:rsidR="0052074C">
        <w:t>inleitung</w:t>
      </w:r>
      <w:r w:rsidR="00AD449E">
        <w:t xml:space="preserve"> und Motivation</w:t>
      </w:r>
      <w:bookmarkEnd w:id="0"/>
    </w:p>
    <w:p w:rsidR="00342394" w:rsidRDefault="003C4B03" w:rsidP="00CE0E4C">
      <w:r>
        <w:t xml:space="preserve">In der Schule müssen Lehrer regelmäßig einen </w:t>
      </w:r>
      <w:proofErr w:type="spellStart"/>
      <w:r>
        <w:t>Sitzplan</w:t>
      </w:r>
      <w:proofErr w:type="spellEnd"/>
      <w:r>
        <w:t xml:space="preserve"> erstellen, um in der Klasse eine optimale Lernatmosphäre zu gewährleisten. Dabei sind viele – zum Teil widersprüchliche – Anforderungen zu berücksichtigen. Beispielsweise müssen einige Schüler in der E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 muss auch der Geräuschpegel niedrig sein. Wer sich also zu gut versteht darf auch nicht nebeneinander si</w:t>
      </w:r>
      <w:r>
        <w:t>t</w:t>
      </w:r>
      <w:r>
        <w:t xml:space="preserve">zen. Diese Herausforderungen implizieren bereits, dass es keinen perfekten </w:t>
      </w:r>
      <w:proofErr w:type="spellStart"/>
      <w:r>
        <w:t>Sitzplan</w:t>
      </w:r>
      <w:proofErr w:type="spellEnd"/>
      <w:r>
        <w:t xml:space="preserve"> gibt. Einen brauchbaren Plan zu erstellen, in dem die möglichst viele Aspekte berücksichtigt werden erfordert einen erheblichen Zeitaufwand.</w:t>
      </w:r>
    </w:p>
    <w:p w:rsidR="0052074C" w:rsidRDefault="0052074C" w:rsidP="00CE0E4C">
      <w:pPr>
        <w:pStyle w:val="berschrift2"/>
      </w:pPr>
      <w:bookmarkStart w:id="1" w:name="_Toc356309098"/>
      <w:r w:rsidRPr="003F774B">
        <w:t>Zielsetzung</w:t>
      </w:r>
      <w:bookmarkEnd w:id="1"/>
    </w:p>
    <w:p w:rsidR="00B8009A" w:rsidRDefault="00E01CE3" w:rsidP="00CE0E4C">
      <w:r>
        <w:t xml:space="preserve">Ziel der Arbeit ist es einen </w:t>
      </w:r>
      <w:r w:rsidR="00A42755">
        <w:t xml:space="preserve">optimalen </w:t>
      </w:r>
      <w:proofErr w:type="spellStart"/>
      <w:r w:rsidR="00A42755">
        <w:t>Sitzplan</w:t>
      </w:r>
      <w:proofErr w:type="spellEnd"/>
      <w:r w:rsidR="00A42755">
        <w:t xml:space="preserve"> zu finden, der die geg</w:t>
      </w:r>
      <w:r w:rsidR="00A42755">
        <w:t>e</w:t>
      </w:r>
      <w:r w:rsidR="00A42755">
        <w:t xml:space="preserve">benen Rahmenbedingungen und Parameter berücksichtigt. </w:t>
      </w:r>
      <w:r w:rsidR="003C4B03">
        <w:t>Dabei werden die folgenden Kriterien Berücksichtigt:</w:t>
      </w:r>
    </w:p>
    <w:p w:rsidR="00672CB5" w:rsidRDefault="00672CB5" w:rsidP="00CE0E4C">
      <w:pPr>
        <w:pStyle w:val="Listenabsatz"/>
        <w:numPr>
          <w:ilvl w:val="0"/>
          <w:numId w:val="35"/>
        </w:numPr>
      </w:pPr>
      <w:r>
        <w:t xml:space="preserve">Entfernung zur Tafel </w:t>
      </w:r>
    </w:p>
    <w:p w:rsidR="003C4B03" w:rsidRDefault="003C4B03" w:rsidP="00CE0E4C">
      <w:pPr>
        <w:pStyle w:val="Listenabsatz"/>
        <w:numPr>
          <w:ilvl w:val="0"/>
          <w:numId w:val="35"/>
        </w:numPr>
      </w:pPr>
      <w:r>
        <w:t>Beziehung zum direkten Nachbar</w:t>
      </w:r>
    </w:p>
    <w:p w:rsidR="003C4B03" w:rsidRDefault="003C4B03" w:rsidP="00CE0E4C">
      <w:pPr>
        <w:pStyle w:val="Listenabsatz"/>
        <w:numPr>
          <w:ilvl w:val="0"/>
          <w:numId w:val="35"/>
        </w:numPr>
      </w:pPr>
      <w:r>
        <w:t>Beziehung zum übernächsten Nachbar</w:t>
      </w:r>
    </w:p>
    <w:p w:rsidR="00672CB5" w:rsidRDefault="00672CB5" w:rsidP="00CE0E4C">
      <w:pPr>
        <w:pStyle w:val="Listenabsatz"/>
        <w:numPr>
          <w:ilvl w:val="0"/>
          <w:numId w:val="35"/>
        </w:numPr>
      </w:pPr>
      <w:r>
        <w:t xml:space="preserve">Beziehung zum Vorder-/Hintermann </w:t>
      </w:r>
    </w:p>
    <w:p w:rsidR="00672CB5" w:rsidRDefault="00672CB5" w:rsidP="00CE0E4C">
      <w:pPr>
        <w:pStyle w:val="Listenabsatz"/>
        <w:numPr>
          <w:ilvl w:val="0"/>
          <w:numId w:val="35"/>
        </w:numPr>
      </w:pPr>
      <w:r>
        <w:t>Beziehung zu den Schülern, die diagonal sitzen</w:t>
      </w:r>
    </w:p>
    <w:p w:rsidR="003C4B03" w:rsidRPr="00B8009A" w:rsidRDefault="00672CB5" w:rsidP="00CE0E4C">
      <w:pPr>
        <w:pStyle w:val="Listenabsatz"/>
        <w:numPr>
          <w:ilvl w:val="0"/>
          <w:numId w:val="35"/>
        </w:numPr>
      </w:pPr>
      <w:r>
        <w:t>Schüler, die ihre Position nicht verändern dürfen</w:t>
      </w:r>
    </w:p>
    <w:p w:rsidR="00900F33" w:rsidRDefault="00BE6028" w:rsidP="00CE0E4C">
      <w:pPr>
        <w:pStyle w:val="berschrift2"/>
      </w:pPr>
      <w:bookmarkStart w:id="2" w:name="_Toc356309099"/>
      <w:r>
        <w:t>Wirtschaftliche Aspekte</w:t>
      </w:r>
      <w:bookmarkEnd w:id="2"/>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3" w:name="_Toc356309100"/>
      <w:r>
        <w:t>Gliederung der Arbei</w:t>
      </w:r>
      <w:r w:rsidR="003F774B">
        <w:t>t</w:t>
      </w:r>
      <w:bookmarkEnd w:id="3"/>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03277F">
        <w:t>2</w:t>
      </w:r>
      <w:r>
        <w:fldChar w:fldCharType="end"/>
      </w:r>
      <w:r>
        <w:t xml:space="preserve"> B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03277F">
        <w:t>3</w:t>
      </w:r>
      <w:r>
        <w:fldChar w:fldCharType="end"/>
      </w:r>
      <w:r>
        <w:t xml:space="preserve"> die Beschreibung der konkreten Realisierung der gestellten Aufgabe. </w:t>
      </w:r>
      <w:r w:rsidR="00F74D53">
        <w:t xml:space="preserve">In Kapitel </w:t>
      </w:r>
      <w:r w:rsidR="00F74D53">
        <w:fldChar w:fldCharType="begin"/>
      </w:r>
      <w:r w:rsidR="00F74D53">
        <w:instrText xml:space="preserve"> REF _Ref350362087 \r \h </w:instrText>
      </w:r>
      <w:r w:rsidR="00F74D53">
        <w:fldChar w:fldCharType="separate"/>
      </w:r>
      <w:r w:rsidR="0003277F">
        <w:t>4.4</w:t>
      </w:r>
      <w:r w:rsidR="00F74D53">
        <w:fldChar w:fldCharType="end"/>
      </w:r>
      <w:r w:rsidR="00F74D53">
        <w:t xml:space="preserve"> wird die Bedienung der Anwendung </w:t>
      </w:r>
      <w:r w:rsidR="001407C1">
        <w:t>erläutert</w:t>
      </w:r>
      <w:r w:rsidR="00F74D53">
        <w:t xml:space="preserve">. </w:t>
      </w:r>
      <w:r>
        <w:t>A</w:t>
      </w:r>
      <w:r>
        <w:t>b</w:t>
      </w:r>
      <w:r>
        <w:t xml:space="preserve">schließend fasst Kapitel </w:t>
      </w:r>
      <w:r w:rsidR="00F74D53">
        <w:fldChar w:fldCharType="begin"/>
      </w:r>
      <w:r w:rsidR="00F74D53">
        <w:instrText xml:space="preserve"> REF _Ref350362087 \r \h </w:instrText>
      </w:r>
      <w:r w:rsidR="00F74D53">
        <w:fldChar w:fldCharType="separate"/>
      </w:r>
      <w:r w:rsidR="0003277F">
        <w:t>4.4</w:t>
      </w:r>
      <w:r w:rsidR="00F74D53">
        <w:fldChar w:fldCharType="end"/>
      </w:r>
      <w:r>
        <w:t xml:space="preserve"> die erzielten Ergebnisse zusammen und gibt einen Ausblick auf Untersuchungsmöglichkeiten um die Ergebnisse weiter zu ve</w:t>
      </w:r>
      <w:r>
        <w:t>r</w:t>
      </w:r>
      <w:r>
        <w:t>bessern.</w:t>
      </w:r>
    </w:p>
    <w:p w:rsidR="002F7B05" w:rsidRDefault="002F7B05" w:rsidP="00CE0E4C">
      <w:pPr>
        <w:pStyle w:val="berschrift1"/>
      </w:pPr>
      <w:bookmarkStart w:id="4" w:name="_Ref350362010"/>
      <w:bookmarkStart w:id="5" w:name="_Ref350362011"/>
      <w:bookmarkStart w:id="6" w:name="_Toc356309101"/>
      <w:r>
        <w:lastRenderedPageBreak/>
        <w:t>Grundlagen</w:t>
      </w:r>
      <w:r w:rsidR="00AC0144">
        <w:t xml:space="preserve">: </w:t>
      </w:r>
      <w:r w:rsidR="00BE6028">
        <w:t>Evolutionäre Algorithmen</w:t>
      </w:r>
      <w:bookmarkEnd w:id="4"/>
      <w:bookmarkEnd w:id="5"/>
      <w:bookmarkEnd w:id="6"/>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Abwägen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 xml:space="preserve">pflanzung </w:t>
      </w:r>
      <w:proofErr w:type="spellStart"/>
      <w:r w:rsidR="00FB3F7F">
        <w:t>rekombiniert</w:t>
      </w:r>
      <w:proofErr w:type="spellEnd"/>
      <w:r w:rsidR="00FB3F7F">
        <w:t xml:space="preserve">. Der neu 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proofErr w:type="spellStart"/>
      <w:r w:rsidR="00545841">
        <w:t>A</w:t>
      </w:r>
      <w:r w:rsidR="00FB3F7F">
        <w:t>ndere</w:t>
      </w:r>
      <w:proofErr w:type="spellEnd"/>
      <w:r w:rsidR="00FB3F7F">
        <w:t>.</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FF40B5">
        <w:t xml:space="preserve"> </w:t>
      </w:r>
      <w:r w:rsidR="00FF40B5">
        <w:fldChar w:fldCharType="begin"/>
      </w:r>
      <w:r w:rsidR="00FF40B5">
        <w:instrText xml:space="preserve"> REF _Ref351475355 \r \h </w:instrText>
      </w:r>
      <w:r w:rsidR="00FF40B5">
        <w:fldChar w:fldCharType="separate"/>
      </w:r>
      <w:r w:rsidR="0003277F">
        <w:t>2.1</w:t>
      </w:r>
      <w:r w:rsidR="00FF40B5">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9A7C1D">
        <w:t>2.2</w:t>
      </w:r>
      <w:r w:rsidR="009A7C1D">
        <w:fldChar w:fldCharType="end"/>
      </w:r>
      <w:r w:rsidR="00FF40B5">
        <w:t>)</w:t>
      </w:r>
      <w:r>
        <w:t xml:space="preserve">. </w:t>
      </w:r>
      <w:r w:rsidR="00B33996">
        <w:t>Darauf folg die Erläuterung der Initi</w:t>
      </w:r>
      <w:r w:rsidR="00B33996">
        <w:t>a</w:t>
      </w:r>
      <w:r w:rsidR="00B33996">
        <w:t xml:space="preserve">len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03277F">
        <w:t>2.3</w:t>
      </w:r>
      <w:r w:rsidR="00B33996">
        <w:fldChar w:fldCharType="end"/>
      </w:r>
      <w:r w:rsidR="00B33996">
        <w:t xml:space="preserve">. </w:t>
      </w:r>
      <w:r>
        <w:t xml:space="preserve">Die Kapitel </w:t>
      </w:r>
      <w:r w:rsidR="009A7C1D">
        <w:fldChar w:fldCharType="begin"/>
      </w:r>
      <w:r w:rsidR="009A7C1D">
        <w:instrText xml:space="preserve"> REF _Ref350706874 \r \h </w:instrText>
      </w:r>
      <w:r w:rsidR="009A7C1D">
        <w:fldChar w:fldCharType="separate"/>
      </w:r>
      <w:r w:rsidR="009A7C1D">
        <w:t>2.4</w:t>
      </w:r>
      <w:r w:rsidR="009A7C1D">
        <w:fldChar w:fldCharType="end"/>
      </w:r>
      <w:r>
        <w:t xml:space="preserve"> beschreiben die Mutation</w:t>
      </w:r>
      <w:r w:rsidR="009A7C1D">
        <w:t xml:space="preserve"> und Reproduktion. </w:t>
      </w:r>
      <w:r>
        <w:t>S</w:t>
      </w:r>
      <w:r>
        <w:t>e</w:t>
      </w:r>
      <w:r>
        <w:t>lektion</w:t>
      </w:r>
      <w:r w:rsidR="009A7C1D">
        <w:t xml:space="preserve"> wird im Kapitel </w:t>
      </w:r>
      <w:r w:rsidR="009A7C1D">
        <w:fldChar w:fldCharType="begin"/>
      </w:r>
      <w:r w:rsidR="009A7C1D">
        <w:instrText xml:space="preserve"> REF _Ref350706868 \r \h </w:instrText>
      </w:r>
      <w:r w:rsidR="009A7C1D">
        <w:fldChar w:fldCharType="separate"/>
      </w:r>
      <w:r w:rsidR="009A7C1D">
        <w:t>2.5</w:t>
      </w:r>
      <w:r w:rsidR="009A7C1D">
        <w:fldChar w:fldCharType="end"/>
      </w:r>
      <w:r w:rsidR="009A7C1D">
        <w:t xml:space="preserve"> behandelt</w:t>
      </w:r>
      <w:r>
        <w:t xml:space="preserve">. Abschließend beschreibt der letzte </w:t>
      </w:r>
      <w:r w:rsidR="009A7C1D">
        <w:t>Teil</w:t>
      </w:r>
      <w:r>
        <w:t xml:space="preserve"> </w:t>
      </w:r>
      <w:r>
        <w:lastRenderedPageBreak/>
        <w:fldChar w:fldCharType="begin"/>
      </w:r>
      <w:r>
        <w:instrText xml:space="preserve"> REF _Ref350706876 \r \h </w:instrText>
      </w:r>
      <w:r>
        <w:fldChar w:fldCharType="separate"/>
      </w:r>
      <w:r w:rsidR="0003277F">
        <w:t>2.6</w:t>
      </w:r>
      <w:r>
        <w:fldChar w:fldCharType="end"/>
      </w:r>
      <w:r>
        <w:t xml:space="preserve"> das Ende die</w:t>
      </w:r>
      <w:r w:rsidR="009A7C1D">
        <w:t>ses i</w:t>
      </w:r>
      <w:r>
        <w:t xml:space="preserve">terativen Prozesses. </w:t>
      </w:r>
      <w:r w:rsidR="009A2470">
        <w:t>Alle Abschnitte in Kapitel betrachten die Evolutionären Algorithmen immer im Kontext der gestellten Aufgabe.</w:t>
      </w:r>
    </w:p>
    <w:p w:rsidR="00EE404A" w:rsidRDefault="00CF28D4" w:rsidP="00CE0E4C">
      <w:pPr>
        <w:pStyle w:val="berschrift2"/>
      </w:pPr>
      <w:bookmarkStart w:id="7" w:name="_Ref351475355"/>
      <w:bookmarkStart w:id="8" w:name="_Toc356309102"/>
      <w:r w:rsidRPr="00396C1E">
        <w:t>Repräsentation</w:t>
      </w:r>
      <w:bookmarkEnd w:id="7"/>
      <w:bookmarkEnd w:id="8"/>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proofErr w:type="spellStart"/>
      <w:r w:rsidR="008A3ED8">
        <w:t>Sitzplan</w:t>
      </w:r>
      <w:proofErr w:type="spellEnd"/>
      <w:r w:rsidR="008A3ED8">
        <w:t xml:space="preserve">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CE0E4C">
      <w:pPr>
        <w:pStyle w:val="Listenabsatz"/>
        <w:numPr>
          <w:ilvl w:val="0"/>
          <w:numId w:val="35"/>
        </w:numPr>
      </w:pPr>
      <w:r>
        <w:t>Auf welche Position im Klassenraum bezieht sich die Angabe</w:t>
      </w:r>
    </w:p>
    <w:p w:rsidR="00F91B50" w:rsidRDefault="00F91B50" w:rsidP="00CE0E4C">
      <w:pPr>
        <w:pStyle w:val="Listenabsatz"/>
        <w:numPr>
          <w:ilvl w:val="0"/>
          <w:numId w:val="35"/>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w:pPr>
              <w:pStyle w:val="StandardNichthngend"/>
            </w:pPr>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335105" w:rsidP="00774766">
            <w:pPr>
              <w:pStyle w:val="StandardNichthngend"/>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335105" w:rsidP="00774766">
            <w:pPr>
              <w:pStyle w:val="StandardNichthngend"/>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D02B0C" w:rsidP="00774766">
            <w:pPr>
              <w:pStyle w:val="StandardNichthngend"/>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335105" w:rsidP="00774766">
            <w:pPr>
              <w:pStyle w:val="StandardNichthngend"/>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pPr>
              <w:pStyle w:val="StandardNichthngend"/>
            </w:pPr>
          </w:p>
        </w:tc>
      </w:tr>
    </w:tbl>
    <w:p w:rsidR="00E7389A" w:rsidRDefault="00E7389A" w:rsidP="00CE0E4C">
      <w:pPr>
        <w:pStyle w:val="Beschriftung"/>
      </w:pPr>
      <w:bookmarkStart w:id="9" w:name="_Toc356309138"/>
      <w:bookmarkStart w:id="10" w:name="_Ref351475417"/>
      <w:bookmarkStart w:id="11" w:name="_Ref350706864"/>
      <w:r>
        <w:t xml:space="preserve">Formel </w:t>
      </w:r>
      <w:fldSimple w:instr=" SEQ Formel \* ARABIC ">
        <w:r w:rsidR="0003277F">
          <w:rPr>
            <w:noProof/>
          </w:rPr>
          <w:t>1</w:t>
        </w:r>
      </w:fldSimple>
      <w:r>
        <w:t>: Permutationscodierung</w:t>
      </w:r>
      <w:r w:rsidR="008D5516" w:rsidRPr="000960C9">
        <w:t xml:space="preserve"> -</w:t>
      </w:r>
      <w:r>
        <w:t xml:space="preserve">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Pr>
          <w:rFonts w:eastAsiaTheme="minorEastAsia"/>
        </w:rPr>
        <w:t xml:space="preserve"> ist der Schüler an der Stelle </w:t>
      </w:r>
      <w:r w:rsidR="00A837D6">
        <w:rPr>
          <w:rFonts w:eastAsiaTheme="minorEastAsia"/>
        </w:rPr>
        <w:t>(</w:t>
      </w:r>
      <w:proofErr w:type="spellStart"/>
      <w:r>
        <w:rPr>
          <w:rFonts w:eastAsiaTheme="minorEastAsia"/>
        </w:rPr>
        <w:t>i</w:t>
      </w:r>
      <w:proofErr w:type="gramStart"/>
      <w:r>
        <w:rPr>
          <w:rFonts w:eastAsiaTheme="minorEastAsia"/>
        </w:rPr>
        <w:t>,i</w:t>
      </w:r>
      <w:bookmarkEnd w:id="9"/>
      <w:proofErr w:type="spellEnd"/>
      <w:proofErr w:type="gramEnd"/>
      <w:r w:rsidR="00A837D6">
        <w:rPr>
          <w:rFonts w:eastAsiaTheme="minorEastAsia"/>
        </w:rPr>
        <w:t>)</w:t>
      </w:r>
    </w:p>
    <w:p w:rsidR="00E84C6E" w:rsidRDefault="00E84C6E" w:rsidP="00E84C6E">
      <w:bookmarkStart w:id="12" w:name="_Ref356226913"/>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3" w:name="_Toc356309103"/>
      <w:bookmarkStart w:id="14" w:name="_Ref356310015"/>
      <w:r>
        <w:t>Zielfunktion / Fitnessfunktion</w:t>
      </w:r>
      <w:bookmarkEnd w:id="10"/>
      <w:bookmarkEnd w:id="12"/>
      <w:bookmarkEnd w:id="13"/>
      <w:bookmarkEnd w:id="14"/>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lastRenderedPageBreak/>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CE0E4C">
      <w:pPr>
        <w:pStyle w:val="Listenabsatz"/>
        <w:numPr>
          <w:ilvl w:val="0"/>
          <w:numId w:val="36"/>
        </w:numPr>
      </w:pPr>
      <w:r>
        <w:t>Abstand zur Tafel</w:t>
      </w:r>
    </w:p>
    <w:p w:rsidR="00DF79F4" w:rsidRDefault="00DF79F4" w:rsidP="00CE0E4C">
      <w:pPr>
        <w:pStyle w:val="Listenabsatz"/>
        <w:numPr>
          <w:ilvl w:val="0"/>
          <w:numId w:val="36"/>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03277F">
        <w:t xml:space="preserve">Abbildung </w:t>
      </w:r>
      <w:r w:rsidR="0003277F">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CE0E4C">
      <w:r>
        <w:rPr>
          <w:noProof/>
          <w:lang w:eastAsia="de-DE"/>
        </w:rPr>
        <mc:AlternateContent>
          <mc:Choice Requires="wpc">
            <w:drawing>
              <wp:inline distT="0" distB="0" distL="0" distR="0" wp14:anchorId="1BB8ABFD" wp14:editId="16AAC707">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direkt neben</w:t>
                              </w:r>
                            </w:p>
                            <w:p w:rsidR="00335105" w:rsidRPr="00CE0E4C" w:rsidRDefault="00335105"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diagonal</w:t>
                              </w:r>
                            </w:p>
                            <w:p w:rsidR="00335105" w:rsidRPr="00CE0E4C" w:rsidRDefault="00335105"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diagonal</w:t>
                              </w:r>
                            </w:p>
                            <w:p w:rsidR="00335105" w:rsidRPr="00CE0E4C" w:rsidRDefault="00335105" w:rsidP="00CE0E4C">
                              <w:pPr>
                                <w:ind w:firstLine="0"/>
                                <w:jc w:val="cente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diagonal</w:t>
                              </w:r>
                            </w:p>
                            <w:p w:rsidR="00335105" w:rsidRPr="00CE0E4C" w:rsidRDefault="00335105" w:rsidP="00CE0E4C">
                              <w:pP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35105" w:rsidRPr="00DF79F4" w:rsidRDefault="00335105"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35105" w:rsidRPr="00CE0E4C" w:rsidRDefault="00335105" w:rsidP="00CE0E4C">
                              <w:pPr>
                                <w:ind w:firstLine="0"/>
                                <w:jc w:val="center"/>
                                <w:rPr>
                                  <w:b/>
                                  <w:color w:val="000000" w:themeColor="text1"/>
                                </w:rPr>
                              </w:pPr>
                              <w:r w:rsidRPr="00CE0E4C">
                                <w:rPr>
                                  <w:b/>
                                  <w:color w:val="000000" w:themeColor="text1"/>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Ap9bE/PAYAABV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Schü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direkt neben</w:t>
                        </w:r>
                      </w:p>
                      <w:p w:rsidR="00335105" w:rsidRPr="00CE0E4C" w:rsidRDefault="00335105" w:rsidP="00CE0E4C">
                        <w:pPr>
                          <w:ind w:firstLine="0"/>
                          <w:jc w:val="center"/>
                          <w:rPr>
                            <w:b/>
                            <w:color w:val="000000" w:themeColor="text1"/>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diagonal</w:t>
                        </w:r>
                      </w:p>
                      <w:p w:rsidR="00335105" w:rsidRPr="00CE0E4C" w:rsidRDefault="00335105" w:rsidP="00CE0E4C">
                        <w:pPr>
                          <w:ind w:firstLine="0"/>
                          <w:jc w:val="center"/>
                          <w:rPr>
                            <w:b/>
                            <w:color w:val="000000" w:themeColor="text1"/>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335105" w:rsidRPr="00CE0E4C" w:rsidRDefault="00335105" w:rsidP="00CE0E4C">
                        <w:pPr>
                          <w:ind w:firstLine="0"/>
                          <w:jc w:val="center"/>
                          <w:rPr>
                            <w:b/>
                            <w:color w:val="000000" w:themeColor="text1"/>
                          </w:rPr>
                        </w:pPr>
                        <w:r w:rsidRPr="00CE0E4C">
                          <w:rPr>
                            <w:b/>
                            <w:color w:val="000000" w:themeColor="text1"/>
                          </w:rPr>
                          <w:t>dia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335105" w:rsidRPr="00CE0E4C" w:rsidRDefault="00335105" w:rsidP="00CE0E4C">
                        <w:pPr>
                          <w:ind w:firstLine="0"/>
                          <w:jc w:val="center"/>
                          <w:rPr>
                            <w:b/>
                            <w:color w:val="000000" w:themeColor="text1"/>
                          </w:rPr>
                        </w:pPr>
                        <w:r w:rsidRPr="00CE0E4C">
                          <w:rPr>
                            <w:b/>
                            <w:color w:val="000000" w:themeColor="text1"/>
                          </w:rPr>
                          <w:t>diagonal</w:t>
                        </w:r>
                      </w:p>
                      <w:p w:rsidR="00335105" w:rsidRPr="00CE0E4C" w:rsidRDefault="00335105" w:rsidP="00CE0E4C">
                        <w:pPr>
                          <w:ind w:firstLine="0"/>
                          <w:jc w:val="center"/>
                          <w:rPr>
                            <w:b/>
                            <w:color w:val="000000" w:themeColor="text1"/>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335105" w:rsidRPr="00CE0E4C" w:rsidRDefault="00335105" w:rsidP="00CE0E4C">
                        <w:pPr>
                          <w:ind w:firstLine="0"/>
                          <w:jc w:val="center"/>
                          <w:rPr>
                            <w:b/>
                            <w:color w:val="000000" w:themeColor="text1"/>
                          </w:rPr>
                        </w:pPr>
                        <w:r w:rsidRPr="00CE0E4C">
                          <w:rPr>
                            <w:b/>
                            <w:color w:val="000000" w:themeColor="text1"/>
                          </w:rPr>
                          <w:t>diagonal</w:t>
                        </w:r>
                      </w:p>
                      <w:p w:rsidR="00335105" w:rsidRPr="00CE0E4C" w:rsidRDefault="00335105" w:rsidP="00CE0E4C">
                        <w:pPr>
                          <w:rPr>
                            <w:b/>
                            <w:color w:val="000000" w:themeColor="text1"/>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335105" w:rsidRPr="00CE0E4C" w:rsidRDefault="00335105" w:rsidP="00CE0E4C">
                        <w:pPr>
                          <w:ind w:firstLine="0"/>
                          <w:jc w:val="center"/>
                          <w:rPr>
                            <w:b/>
                            <w:color w:val="000000" w:themeColor="text1"/>
                          </w:rPr>
                        </w:pPr>
                        <w:r w:rsidRPr="00CE0E4C">
                          <w:rPr>
                            <w:b/>
                            <w:color w:val="000000" w:themeColor="text1"/>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335105" w:rsidRPr="00DF79F4" w:rsidRDefault="00335105"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335105" w:rsidRPr="00CE0E4C" w:rsidRDefault="00335105" w:rsidP="00CE0E4C">
                        <w:pPr>
                          <w:ind w:firstLine="0"/>
                          <w:jc w:val="center"/>
                          <w:rPr>
                            <w:b/>
                            <w:color w:val="000000" w:themeColor="text1"/>
                          </w:rPr>
                        </w:pPr>
                        <w:r w:rsidRPr="00CE0E4C">
                          <w:rPr>
                            <w:b/>
                            <w:color w:val="000000" w:themeColor="text1"/>
                          </w:rPr>
                          <w:t>Tafelpräferenz</w:t>
                        </w:r>
                      </w:p>
                    </w:txbxContent>
                  </v:textbox>
                </v:roundrect>
                <w10:anchorlock/>
              </v:group>
            </w:pict>
          </mc:Fallback>
        </mc:AlternateContent>
      </w:r>
    </w:p>
    <w:p w:rsidR="00C7370F" w:rsidRPr="000960C9" w:rsidRDefault="00DF79F4" w:rsidP="00CE0E4C">
      <w:pPr>
        <w:pStyle w:val="Beschriftung"/>
        <w:rPr>
          <w:vanish/>
        </w:rPr>
      </w:pPr>
      <w:bookmarkStart w:id="15" w:name="_Ref356208319"/>
      <w:bookmarkStart w:id="16" w:name="_Toc356309129"/>
      <w:r>
        <w:t xml:space="preserve">Abbildung </w:t>
      </w:r>
      <w:fldSimple w:instr=" SEQ Abbildung \* ARABIC ">
        <w:r w:rsidR="007B6AB6">
          <w:rPr>
            <w:noProof/>
          </w:rPr>
          <w:t>1</w:t>
        </w:r>
      </w:fldSimple>
      <w:bookmarkEnd w:id="15"/>
      <w:r>
        <w:t xml:space="preserve">: Gewichtung der </w:t>
      </w:r>
      <w:r w:rsidR="00C424E5">
        <w:t xml:space="preserve">Umgebung eines </w:t>
      </w:r>
      <w:r w:rsidR="007B3115">
        <w:t>Schülers</w:t>
      </w:r>
      <w:bookmarkEnd w:id="16"/>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n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lastRenderedPageBreak/>
        <w:t>Der optimale Chromosomensatz kann entweder eine möglichst kleine oder eine möglichst große Fitness haben, abhängig davon wie man das Pro</w:t>
      </w:r>
      <w:r>
        <w:t>b</w:t>
      </w:r>
      <w:r>
        <w:t xml:space="preserve">lem formuliert bzw. die Fitnessfunktion definiert. Hier ist die Fitnessfunktion ist so definiert, dass der beste </w:t>
      </w:r>
      <w:proofErr w:type="spellStart"/>
      <w:r>
        <w:t>Sitzplan</w:t>
      </w:r>
      <w:proofErr w:type="spellEnd"/>
      <w:r>
        <w:t xml:space="preserve"> den nominell höchsten Wert hat. Die Beziehungen werden addiert und mit dem entsprechenden Faktor aus </w:t>
      </w:r>
      <w:r>
        <w:fldChar w:fldCharType="begin"/>
      </w:r>
      <w:r>
        <w:instrText xml:space="preserve"> REF _Ref356208319 \h </w:instrText>
      </w:r>
      <w:r>
        <w:fldChar w:fldCharType="separate"/>
      </w:r>
      <w:r w:rsidR="0003277F">
        <w:t>Abbi</w:t>
      </w:r>
      <w:r w:rsidR="0003277F">
        <w:t>l</w:t>
      </w:r>
      <w:r w:rsidR="0003277F">
        <w:t xml:space="preserve">dung </w:t>
      </w:r>
      <w:r w:rsidR="0003277F">
        <w:rPr>
          <w:noProof/>
        </w:rPr>
        <w:t>1</w:t>
      </w:r>
      <w:r>
        <w:fldChar w:fldCharType="end"/>
      </w:r>
      <w:r>
        <w:t xml:space="preserve"> multipliziert. Damit ergibt sich eine umso bessere Fitness je mehr pos</w:t>
      </w:r>
      <w:r>
        <w:t>i</w:t>
      </w:r>
      <w:r>
        <w:t>tive Beziehungen sich nebeneinander befinden.</w:t>
      </w:r>
    </w:p>
    <w:p w:rsidR="008A3ED8" w:rsidRDefault="00FF40B5" w:rsidP="00CE0E4C">
      <w:pPr>
        <w:pStyle w:val="berschrift2"/>
      </w:pPr>
      <w:bookmarkStart w:id="17" w:name="_Ref351475521"/>
      <w:bookmarkStart w:id="18" w:name="_Toc356309104"/>
      <w:proofErr w:type="spellStart"/>
      <w:r w:rsidRPr="00396C1E">
        <w:t>Greedy</w:t>
      </w:r>
      <w:bookmarkEnd w:id="17"/>
      <w:bookmarkEnd w:id="18"/>
      <w:proofErr w:type="spellEnd"/>
    </w:p>
    <w:p w:rsidR="00672CB5" w:rsidRDefault="00672CB5" w:rsidP="00CE0E4C">
      <w:r>
        <w:t xml:space="preserve">Um eine Mutation zu erzeugen oder zwei Gene zu </w:t>
      </w:r>
      <w:proofErr w:type="spellStart"/>
      <w:r>
        <w:t>rekombinieren</w:t>
      </w:r>
      <w:proofErr w:type="spellEnd"/>
      <w:r>
        <w:t xml:space="preserve"> muss zunächst ein </w:t>
      </w:r>
      <w:proofErr w:type="spellStart"/>
      <w:r>
        <w:t>initialer</w:t>
      </w:r>
      <w:proofErr w:type="spellEnd"/>
      <w:r>
        <w:t xml:space="preserve"> Genstring erzeugt werden. Diese Aufgabe wird – in A</w:t>
      </w:r>
      <w:r>
        <w:t>n</w:t>
      </w:r>
      <w:r>
        <w:t xml:space="preserve">lehnung an das Knappsackproblem - auch </w:t>
      </w:r>
      <w:proofErr w:type="spellStart"/>
      <w:r w:rsidRPr="00672CB5">
        <w:rPr>
          <w:i/>
        </w:rPr>
        <w:t>Greedy</w:t>
      </w:r>
      <w:proofErr w:type="spellEnd"/>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CE0E4C">
      <w:pPr>
        <w:pStyle w:val="Listenabsatz"/>
        <w:numPr>
          <w:ilvl w:val="0"/>
          <w:numId w:val="39"/>
        </w:numPr>
      </w:pPr>
      <w:r>
        <w:t>Alle Schüler, die einen festen Sitzplatz zugewiesen bekommen haben, werden im Raum platziert.</w:t>
      </w:r>
    </w:p>
    <w:p w:rsidR="00F22E95" w:rsidRDefault="00F22E95" w:rsidP="00CE0E4C">
      <w:pPr>
        <w:pStyle w:val="Listenabsatz"/>
        <w:numPr>
          <w:ilvl w:val="0"/>
          <w:numId w:val="39"/>
        </w:numPr>
      </w:pPr>
      <w:r>
        <w:t>Die übrigen Schüler werden nach ihrer Tafelpräferenz sortiert.</w:t>
      </w:r>
    </w:p>
    <w:p w:rsidR="00F22E95" w:rsidRDefault="00F22E95" w:rsidP="00CE0E4C">
      <w:pPr>
        <w:pStyle w:val="Listenabsatz"/>
        <w:numPr>
          <w:ilvl w:val="0"/>
          <w:numId w:val="39"/>
        </w:numPr>
      </w:pPr>
      <w:r>
        <w:t>Der Reihe nach werden die Schüler auf die übrigen Plätze verteilt b</w:t>
      </w:r>
      <w:r>
        <w:t>e</w:t>
      </w:r>
      <w:r>
        <w:t>ginnend vorne links mit dem Schüler mit der höchsten Tafelpräferenz. 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19" w:name="_Ref350706874"/>
      <w:bookmarkStart w:id="20" w:name="_Toc356309105"/>
      <w:bookmarkEnd w:id="11"/>
      <w:r w:rsidRPr="00396C1E">
        <w:t>Mutationsoperatoren</w:t>
      </w:r>
      <w:bookmarkEnd w:id="19"/>
      <w:bookmarkEnd w:id="20"/>
    </w:p>
    <w:p w:rsidR="00052EAB" w:rsidRDefault="00052EAB" w:rsidP="00CE0E4C">
      <w:r>
        <w:t xml:space="preserve">Um nun von diesem </w:t>
      </w:r>
      <w:proofErr w:type="spellStart"/>
      <w:r>
        <w:t>initialen</w:t>
      </w:r>
      <w:proofErr w:type="spellEnd"/>
      <w:r>
        <w:t xml:space="preserve"> Gen zu einem besseren Gen zu kommen, im Sinne der Fitnessfunktion (siehe </w:t>
      </w:r>
      <w:r>
        <w:fldChar w:fldCharType="begin"/>
      </w:r>
      <w:r>
        <w:instrText xml:space="preserve"> REF _Ref356226913 \r \h </w:instrText>
      </w:r>
      <w:r>
        <w:fldChar w:fldCharType="separate"/>
      </w:r>
      <w:r w:rsidR="0003277F">
        <w:t>0</w:t>
      </w:r>
      <w:r>
        <w:fldChar w:fldCharType="end"/>
      </w:r>
      <w:r>
        <w:t xml:space="preserve">) muss das Gen verändert werden – also </w:t>
      </w:r>
      <w:r w:rsidR="00763939">
        <w:lastRenderedPageBreak/>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rfahren</w:t>
      </w:r>
      <w:r w:rsidR="00846ABD">
        <w:t xml:space="preserve"> sollen</w:t>
      </w:r>
      <w:r>
        <w:t xml:space="preserve"> nun kurz Erläutert wer</w:t>
      </w:r>
      <w:r w:rsidR="00846ABD">
        <w:t>den.</w:t>
      </w:r>
    </w:p>
    <w:p w:rsidR="00052EAB" w:rsidRDefault="00052EAB" w:rsidP="00CE0E4C">
      <w:pPr>
        <w:pStyle w:val="berschrift3"/>
      </w:pPr>
      <w:bookmarkStart w:id="21" w:name="_Toc356309106"/>
      <w:r>
        <w:t>Rekombination</w:t>
      </w:r>
      <w:bookmarkEnd w:id="21"/>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CE0E4C">
      <w:pPr>
        <w:pStyle w:val="Listenabsatz"/>
        <w:numPr>
          <w:ilvl w:val="0"/>
          <w:numId w:val="41"/>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CE0E4C">
      <w:pPr>
        <w:pStyle w:val="Listenabsatz"/>
        <w:numPr>
          <w:ilvl w:val="0"/>
          <w:numId w:val="41"/>
        </w:numPr>
      </w:pPr>
      <w:proofErr w:type="spellStart"/>
      <w:r w:rsidRPr="00B31F8B">
        <w:t>One</w:t>
      </w:r>
      <w:proofErr w:type="spellEnd"/>
      <w:r w:rsidRPr="00B31F8B">
        <w:t xml:space="preserve"> Point Crossover</w:t>
      </w:r>
    </w:p>
    <w:p w:rsidR="00B31F8B" w:rsidRPr="00B31F8B" w:rsidRDefault="00B31F8B" w:rsidP="00CE0E4C">
      <w:pPr>
        <w:pStyle w:val="Listenabsatz"/>
        <w:numPr>
          <w:ilvl w:val="0"/>
          <w:numId w:val="41"/>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CE0E4C">
      <w:pPr>
        <w:pStyle w:val="Listenabsatz"/>
        <w:numPr>
          <w:ilvl w:val="0"/>
          <w:numId w:val="41"/>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456952" w:rsidRPr="00B31F8B" w:rsidRDefault="00456952" w:rsidP="00CE0E4C">
      <w:pPr>
        <w:pStyle w:val="Listenabsatz"/>
        <w:numPr>
          <w:ilvl w:val="0"/>
          <w:numId w:val="41"/>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CE0E4C">
      <w:pPr>
        <w:pStyle w:val="berschrift3"/>
      </w:pPr>
      <w:bookmarkStart w:id="22" w:name="_Toc356309107"/>
      <w:r>
        <w:t>Mutation</w:t>
      </w:r>
      <w:bookmarkEnd w:id="22"/>
    </w:p>
    <w:p w:rsidR="00052EAB" w:rsidRDefault="00052EAB" w:rsidP="00CE0E4C">
      <w:r>
        <w:t>Mutation ist eine Operation die auf ein einzelnes Gen wirkt. Auch hier können verschiedene Varianten eingesetzt werden.</w:t>
      </w:r>
    </w:p>
    <w:p w:rsidR="00052EAB" w:rsidRPr="008D65C0" w:rsidRDefault="00052EAB" w:rsidP="00CE0E4C">
      <w:pPr>
        <w:pStyle w:val="Listenabsatz"/>
        <w:numPr>
          <w:ilvl w:val="0"/>
          <w:numId w:val="42"/>
        </w:numPr>
        <w:rPr>
          <w:highlight w:val="yellow"/>
        </w:rPr>
      </w:pPr>
      <w:r w:rsidRPr="008D65C0">
        <w:rPr>
          <w:highlight w:val="yellow"/>
        </w:rPr>
        <w:t>Swap</w:t>
      </w:r>
      <w:r w:rsidR="00456952" w:rsidRPr="008D65C0">
        <w:rPr>
          <w:highlight w:val="yellow"/>
        </w:rPr>
        <w:t xml:space="preserve"> </w:t>
      </w:r>
    </w:p>
    <w:p w:rsidR="00456952" w:rsidRPr="008D65C0" w:rsidRDefault="00456952" w:rsidP="00CE0E4C">
      <w:pPr>
        <w:pStyle w:val="Listenabsatz"/>
        <w:numPr>
          <w:ilvl w:val="0"/>
          <w:numId w:val="42"/>
        </w:numPr>
        <w:rPr>
          <w:highlight w:val="yellow"/>
        </w:rPr>
      </w:pPr>
      <w:r w:rsidRPr="008D65C0">
        <w:rPr>
          <w:highlight w:val="yellow"/>
        </w:rPr>
        <w:t>Inversion</w:t>
      </w:r>
    </w:p>
    <w:p w:rsidR="00052EAB" w:rsidRPr="00456952" w:rsidRDefault="00456952" w:rsidP="00CE0E4C">
      <w:pPr>
        <w:pStyle w:val="Listenabsatz"/>
        <w:numPr>
          <w:ilvl w:val="0"/>
          <w:numId w:val="42"/>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lastRenderedPageBreak/>
        <w:t xml:space="preserve">Der </w:t>
      </w:r>
      <w:r w:rsidRPr="00052EAB">
        <w:rPr>
          <w:b/>
        </w:rPr>
        <w:t>Swap</w:t>
      </w:r>
      <w:r>
        <w:t xml:space="preserve">-Operator wählt zufällig zwei Schüler aus und vertauscht ihre </w:t>
      </w:r>
      <w:proofErr w:type="spellStart"/>
      <w:r>
        <w:t>Sitztposition</w:t>
      </w:r>
      <w:proofErr w:type="spellEnd"/>
      <w:r>
        <w:t>.</w:t>
      </w:r>
      <w:r w:rsidR="00397D4A">
        <w:t xml:space="preserve"> Die neue Repräsentation unter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proofErr w:type="spellStart"/>
      <w:r w:rsidRPr="00397D4A">
        <w:rPr>
          <w:b/>
        </w:rPr>
        <w:t>Invert</w:t>
      </w:r>
      <w:proofErr w:type="spellEnd"/>
      <w:r>
        <w:t xml:space="preserve">-Operator vertauscht die Reihenfolge einer ganzen Sitzreihe. Dabei verändert sich in der Mitte der Reihe nur wenig, während die äußeren 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Default="00EE404A" w:rsidP="00CE0E4C">
      <w:pPr>
        <w:pStyle w:val="berschrift2"/>
      </w:pPr>
      <w:bookmarkStart w:id="23" w:name="_Ref350706868"/>
      <w:bookmarkStart w:id="24" w:name="_Toc356309108"/>
      <w:r w:rsidRPr="00396C1E">
        <w:t>Selektion</w:t>
      </w:r>
      <w:bookmarkEnd w:id="23"/>
      <w:bookmarkEnd w:id="24"/>
    </w:p>
    <w:p w:rsidR="00B76696" w:rsidRDefault="00B76696" w:rsidP="00CE0E4C">
      <w:r>
        <w:t>Die so erzeugten Nachkommen werden in den Genpool der aktuellen Genera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 xml:space="preserve">bzw. gleich viele Nachkommen </w:t>
      </w:r>
      <w:r>
        <w:t>erzeugen. Damit werden Fehlentwicklungen verhindert. Dieser Auswahlprozess wird Selektion genannt. Zur Selektion stehen ebenfalls verschiedene Möglichkeiten zur Verfügung, die nun kurz vorgestellt werden.</w:t>
      </w:r>
    </w:p>
    <w:p w:rsidR="00B76696" w:rsidRDefault="00B76696" w:rsidP="00CE0E4C">
      <w:pPr>
        <w:pStyle w:val="Listenabsatz"/>
        <w:numPr>
          <w:ilvl w:val="0"/>
          <w:numId w:val="43"/>
        </w:numPr>
      </w:pPr>
      <w:r>
        <w:t>Nur die n Besten (</w:t>
      </w:r>
      <w:r w:rsidR="0054404A">
        <w:t>B</w:t>
      </w:r>
      <w:r>
        <w:t>est-</w:t>
      </w:r>
      <w:r w:rsidR="00030C7F">
        <w:t>N</w:t>
      </w:r>
      <w:r>
        <w:t>)</w:t>
      </w:r>
    </w:p>
    <w:p w:rsidR="00B76696" w:rsidRDefault="00B76696" w:rsidP="00CE0E4C">
      <w:pPr>
        <w:pStyle w:val="Listenabsatz"/>
        <w:numPr>
          <w:ilvl w:val="0"/>
          <w:numId w:val="43"/>
        </w:numPr>
      </w:pPr>
      <w:r>
        <w:t>Nach Rang (Rank-</w:t>
      </w:r>
      <w:proofErr w:type="spellStart"/>
      <w:r w:rsidR="004A2B5D">
        <w:t>B</w:t>
      </w:r>
      <w:r>
        <w:t>ased</w:t>
      </w:r>
      <w:proofErr w:type="spellEnd"/>
      <w:r>
        <w:t>)</w:t>
      </w:r>
    </w:p>
    <w:p w:rsidR="00B76696" w:rsidRDefault="00B76696" w:rsidP="00CE0E4C">
      <w:pPr>
        <w:pStyle w:val="Listenabsatz"/>
        <w:numPr>
          <w:ilvl w:val="0"/>
          <w:numId w:val="43"/>
        </w:numPr>
      </w:pPr>
      <w:r>
        <w:t>Wettbewerb (</w:t>
      </w:r>
      <w:proofErr w:type="spellStart"/>
      <w:r>
        <w:t>Tournament</w:t>
      </w:r>
      <w:proofErr w:type="spellEnd"/>
      <w:r>
        <w: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ation ausgewählt.</w:t>
      </w:r>
    </w:p>
    <w:p w:rsidR="004A2B5D" w:rsidRPr="00B76696"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w:t>
      </w:r>
      <w:r>
        <w:t>m</w:t>
      </w:r>
      <w:r>
        <w:lastRenderedPageBreak/>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B76696" w:rsidRDefault="00B76696" w:rsidP="00CE0E4C">
      <w:pPr>
        <w:pStyle w:val="berschrift2"/>
      </w:pPr>
      <w:bookmarkStart w:id="25" w:name="_Toc356309109"/>
      <w:bookmarkStart w:id="26" w:name="_Ref350706876"/>
      <w:r>
        <w:t>Strategie</w:t>
      </w:r>
      <w:bookmarkEnd w:id="25"/>
    </w:p>
    <w:p w:rsidR="00702C52" w:rsidRDefault="00B76696" w:rsidP="00CE0E4C">
      <w:r>
        <w:t xml:space="preserve">Nun stellt sich noch die Frage welche Chromosomen </w:t>
      </w:r>
      <w:r w:rsidR="00847F5E">
        <w:t>für eine Mutation herangezogen</w:t>
      </w:r>
      <w:r w:rsidR="004C5587">
        <w:t xml:space="preserve">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03277F">
        <w:t>2.3</w:t>
      </w:r>
      <w:r w:rsidR="00702C52">
        <w:fldChar w:fldCharType="end"/>
      </w:r>
      <w:r w:rsidR="00702C52">
        <w:t>)</w:t>
      </w:r>
      <w:r w:rsidR="004C5587">
        <w:t xml:space="preserve"> erzeugt wurde, werden </w:t>
      </w:r>
      <w:r w:rsidR="00702C52">
        <w:t xml:space="preserve">anschli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03277F">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03277F">
        <w:t>2.5</w:t>
      </w:r>
      <w:r w:rsidR="00702C52">
        <w:fldChar w:fldCharType="end"/>
      </w:r>
      <w:r w:rsidR="00702C52">
        <w:t>). Für den Genpool der nächsten Generation können nun zwei Mengen gebildet werden:</w:t>
      </w:r>
    </w:p>
    <w:p w:rsidR="00702C52" w:rsidRDefault="00702C52" w:rsidP="00CE0E4C">
      <w:pPr>
        <w:pStyle w:val="Listenabsatz"/>
        <w:numPr>
          <w:ilvl w:val="0"/>
          <w:numId w:val="44"/>
        </w:numPr>
      </w:pPr>
      <w:r>
        <w:t>Nachkommen mit</w:t>
      </w:r>
      <w:r w:rsidR="00911D06">
        <w:t xml:space="preserve"> </w:t>
      </w:r>
      <w:r>
        <w:t>(+) ihren Eltern</w:t>
      </w:r>
      <w:r w:rsidR="00804CD1">
        <w:t>generation</w:t>
      </w:r>
    </w:p>
    <w:p w:rsidR="00702C52" w:rsidRDefault="00804CD1" w:rsidP="00CE0E4C">
      <w:pPr>
        <w:pStyle w:val="Listenabsatz"/>
        <w:numPr>
          <w:ilvl w:val="0"/>
          <w:numId w:val="44"/>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proofErr w:type="gramStart"/>
      <w:r w:rsidR="00152C22">
        <w:t xml:space="preserve">mit </w:t>
      </w:r>
      <w:proofErr w:type="gramEnd"/>
      <m:oMath>
        <m:r>
          <w:rPr>
            <w:rFonts w:ascii="Cambria Math" w:hAnsi="Cambria Math"/>
          </w:rPr>
          <m:t>λ</m:t>
        </m:r>
      </m:oMath>
      <w:r>
        <w:rPr>
          <w:rFonts w:eastAsiaTheme="minorEastAsia"/>
        </w:rPr>
        <w:t>. Üblicherweise ist die Schreibweise folgende:</w:t>
      </w:r>
    </w:p>
    <w:p w:rsidR="00702C52" w:rsidRDefault="00702C52" w:rsidP="00CE0E4C">
      <w:pPr>
        <w:pStyle w:val="Listenabsatz"/>
        <w:numPr>
          <w:ilvl w:val="0"/>
          <w:numId w:val="4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CE0E4C">
      <w:pPr>
        <w:pStyle w:val="Listenabsatz"/>
        <w:numPr>
          <w:ilvl w:val="0"/>
          <w:numId w:val="4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Wenn man die Eltern nicht mit in die neue Generation aufnimmt, dann besteht die Möglichkeit, dass alle mutierten Nachkommen nicht besser sind als ihre Eltern und damit die neue Generation insgesamt schlechter abschne</w:t>
      </w:r>
      <w:r>
        <w:t>i</w:t>
      </w:r>
      <w:r>
        <w:t xml:space="preserve">det als die Vorherige. </w:t>
      </w:r>
    </w:p>
    <w:p w:rsidR="00C46EF2" w:rsidRDefault="00EE404A" w:rsidP="00CE0E4C">
      <w:pPr>
        <w:pStyle w:val="berschrift2"/>
      </w:pPr>
      <w:bookmarkStart w:id="27" w:name="_Toc356309110"/>
      <w:r>
        <w:t>Haltebedingung</w:t>
      </w:r>
      <w:bookmarkEnd w:id="26"/>
      <w:bookmarkEnd w:id="27"/>
    </w:p>
    <w:p w:rsidR="00847F5E" w:rsidRPr="00847F5E" w:rsidRDefault="00847F5E" w:rsidP="00CE0E4C">
      <w:r>
        <w:t>Zum Schluss muss auch noch eine Abbruchbedingung formuliert we</w:t>
      </w:r>
      <w:r>
        <w:t>r</w:t>
      </w:r>
      <w:r>
        <w:t xml:space="preserve">den. Während es bei einer möglichst kleinen Fitness sogar die Möglichkeit </w:t>
      </w:r>
      <w:r>
        <w:lastRenderedPageBreak/>
        <w:t>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CE0E4C">
      <w:pPr>
        <w:pStyle w:val="berschrift1"/>
      </w:pPr>
      <w:bookmarkStart w:id="28" w:name="_Ref350362014"/>
      <w:bookmarkStart w:id="29" w:name="_Toc356309111"/>
      <w:r>
        <w:lastRenderedPageBreak/>
        <w:t>Implementierung</w:t>
      </w:r>
      <w:bookmarkEnd w:id="28"/>
      <w:bookmarkEnd w:id="29"/>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03277F">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03277F">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03277F">
        <w:t>3.3</w:t>
      </w:r>
      <w:r>
        <w:fldChar w:fldCharType="end"/>
      </w:r>
      <w:r>
        <w:t>).</w:t>
      </w:r>
    </w:p>
    <w:p w:rsidR="00955E38" w:rsidRDefault="005D6140" w:rsidP="00CE0E4C">
      <w:pPr>
        <w:pStyle w:val="berschrift2"/>
      </w:pPr>
      <w:bookmarkStart w:id="30" w:name="_Ref356299412"/>
      <w:bookmarkStart w:id="31" w:name="_Toc356309112"/>
      <w:r>
        <w:t>Entwicklungsumgebung</w:t>
      </w:r>
      <w:bookmarkEnd w:id="30"/>
      <w:bookmarkEnd w:id="31"/>
      <w:r w:rsidR="00955E38" w:rsidRPr="00955E38">
        <w:t xml:space="preserve"> </w:t>
      </w:r>
    </w:p>
    <w:p w:rsidR="003510C1" w:rsidRDefault="003510C1" w:rsidP="00CE0E4C">
      <w:r w:rsidRPr="00184206">
        <w:t>Als IDE</w:t>
      </w:r>
      <w:r w:rsidRPr="00184206">
        <w:fldChar w:fldCharType="begin"/>
      </w:r>
      <w:r w:rsidRPr="00184206">
        <w:instrText xml:space="preserve"> TA \l "</w:instrText>
      </w:r>
      <w:r w:rsidRPr="00184206">
        <w:rPr>
          <w:b/>
        </w:rPr>
        <w:instrText>IDE:</w:instrText>
      </w:r>
      <w:r w:rsidRPr="00184206">
        <w:instrText xml:space="preserve"> Integrated Development Environment" \s "IDE" \c 1 </w:instrText>
      </w:r>
      <w:r w:rsidRPr="00184206">
        <w:fldChar w:fldCharType="end"/>
      </w:r>
      <w:r w:rsidRPr="00184206">
        <w:t xml:space="preserve"> (Integrated Development Environment) kommt Eclipse zum Einsatz.</w:t>
      </w:r>
      <w:r w:rsidRPr="00B42505">
        <w:t xml:space="preserve"> </w:t>
      </w:r>
      <w:r w:rsidR="00B507AE" w:rsidRPr="00B507AE">
        <w:t>Eclipse l</w:t>
      </w:r>
      <w:r w:rsidR="002970BA">
        <w:t>äss</w:t>
      </w:r>
      <w:r w:rsidR="00B507AE" w:rsidRPr="00B507AE">
        <w:t xml:space="preserve">t sich durch </w:t>
      </w:r>
      <w:proofErr w:type="spellStart"/>
      <w:r w:rsidR="00B507AE" w:rsidRPr="00B507AE">
        <w:t>Plugins</w:t>
      </w:r>
      <w:proofErr w:type="spellEnd"/>
      <w:r w:rsidR="00B507AE" w:rsidRPr="00B507AE">
        <w:t xml:space="preserve"> erweitern und an die </w:t>
      </w:r>
      <w:r w:rsidR="00B507AE">
        <w:t>i</w:t>
      </w:r>
      <w:r w:rsidR="00B507AE" w:rsidRPr="00B507AE">
        <w:t>ndividuellen Bedürfnisse anpa</w:t>
      </w:r>
      <w:r w:rsidR="00B507AE" w:rsidRPr="00B507AE">
        <w:t>s</w:t>
      </w:r>
      <w:r w:rsidR="00B507AE" w:rsidRPr="00B507AE">
        <w:t>sen</w:t>
      </w:r>
      <w:r w:rsidR="00B507AE">
        <w:t xml:space="preserve">. </w:t>
      </w:r>
      <w:r w:rsidR="002970BA">
        <w:t xml:space="preserve">Für dieses Projekt kamen die folgenden </w:t>
      </w:r>
      <w:proofErr w:type="spellStart"/>
      <w:r w:rsidR="002970BA">
        <w:t>Plugins</w:t>
      </w:r>
      <w:proofErr w:type="spellEnd"/>
      <w:r w:rsidR="002970BA">
        <w:t xml:space="preserve">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CE0E4C">
            <w:pPr>
              <w:ind w:firstLine="0"/>
              <w:rPr>
                <w:noProof/>
                <w:lang w:eastAsia="de-DE"/>
              </w:rPr>
            </w:pPr>
            <w:proofErr w:type="spellStart"/>
            <w:r w:rsidRPr="002970BA">
              <w:rPr>
                <w:b/>
              </w:rPr>
              <w:t>EclEmma</w:t>
            </w:r>
            <w:proofErr w:type="spellEnd"/>
            <w:r w:rsidR="00DE4DB7">
              <w:rPr>
                <w:b/>
              </w:rPr>
              <w:t xml:space="preserve"> </w:t>
            </w:r>
            <w:r>
              <w:t xml:space="preserve">Java Code </w:t>
            </w:r>
            <w:proofErr w:type="spellStart"/>
            <w:r>
              <w:t>Coverage</w:t>
            </w:r>
            <w:proofErr w:type="spellEnd"/>
          </w:p>
          <w:p w:rsidR="002970BA" w:rsidRDefault="00FB1EEB" w:rsidP="00CE0E4C">
            <w:pPr>
              <w:ind w:firstLine="0"/>
            </w:pPr>
            <w:r>
              <w:rPr>
                <w:noProof/>
                <w:lang w:eastAsia="de-DE"/>
              </w:rPr>
              <w:drawing>
                <wp:inline distT="0" distB="0" distL="0" distR="0" wp14:anchorId="26CD1C20" wp14:editId="25BCB225">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FB1EEB">
            <w:pPr>
              <w:ind w:firstLine="0"/>
            </w:pPr>
            <w:r>
              <w:t>Zeigt die Testabdeckung direkt in Eclipse an. So lässt sich einfach erkennen, we</w:t>
            </w:r>
            <w:r>
              <w:t>l</w:t>
            </w:r>
            <w:r>
              <w:t xml:space="preserve">che Stellen von Tests abgedeckt sind und wo der Code </w:t>
            </w:r>
            <w:r w:rsidR="00FB1EEB">
              <w:t xml:space="preserve">evtl. </w:t>
            </w:r>
            <w:r>
              <w:t xml:space="preserve">noch nicht die erforderliche </w:t>
            </w:r>
            <w:r w:rsidR="00FB1EEB">
              <w:t>Codeq</w:t>
            </w:r>
            <w:r>
              <w:t>ualität aufweist.</w:t>
            </w:r>
          </w:p>
        </w:tc>
      </w:tr>
      <w:tr w:rsidR="002970BA" w:rsidTr="002970BA">
        <w:trPr>
          <w:jc w:val="center"/>
        </w:trPr>
        <w:tc>
          <w:tcPr>
            <w:tcW w:w="3227" w:type="dxa"/>
          </w:tcPr>
          <w:p w:rsidR="00FB1EEB" w:rsidRDefault="002970BA" w:rsidP="002970BA">
            <w:pPr>
              <w:ind w:firstLine="0"/>
              <w:rPr>
                <w:noProof/>
                <w:lang w:eastAsia="de-DE"/>
              </w:rPr>
            </w:pPr>
            <w:proofErr w:type="spellStart"/>
            <w:r w:rsidRPr="002970BA">
              <w:rPr>
                <w:b/>
              </w:rPr>
              <w:t>Maven</w:t>
            </w:r>
            <w:proofErr w:type="spellEnd"/>
            <w:r>
              <w:t xml:space="preserve"> Integration </w:t>
            </w:r>
            <w:proofErr w:type="spellStart"/>
            <w:r>
              <w:t>for</w:t>
            </w:r>
            <w:proofErr w:type="spellEnd"/>
            <w:r>
              <w:t xml:space="preserve"> </w:t>
            </w:r>
            <w:proofErr w:type="spellStart"/>
            <w:r>
              <w:t>Eclipse</w:t>
            </w:r>
            <w:proofErr w:type="spellEnd"/>
          </w:p>
          <w:p w:rsidR="002970BA" w:rsidRDefault="00FB1EEB" w:rsidP="002970BA">
            <w:pPr>
              <w:ind w:firstLine="0"/>
            </w:pPr>
            <w:r>
              <w:rPr>
                <w:noProof/>
                <w:lang w:eastAsia="de-DE"/>
              </w:rPr>
              <w:drawing>
                <wp:inline distT="0" distB="0" distL="0" distR="0" wp14:anchorId="530B09F6" wp14:editId="6989F802">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2970BA">
            <w:pPr>
              <w:ind w:firstLine="0"/>
            </w:pPr>
            <w:r>
              <w:t xml:space="preserve">Integration von dem </w:t>
            </w:r>
            <w:proofErr w:type="spellStart"/>
            <w:r>
              <w:t>Application</w:t>
            </w:r>
            <w:proofErr w:type="spellEnd"/>
            <w:r>
              <w:t>-</w:t>
            </w:r>
            <w:proofErr w:type="spellStart"/>
            <w:r>
              <w:t>Lifecycle</w:t>
            </w:r>
            <w:proofErr w:type="spellEnd"/>
            <w:r>
              <w:t xml:space="preserve">-Management-Tool </w:t>
            </w:r>
            <w:proofErr w:type="spellStart"/>
            <w:r>
              <w:t>Maven</w:t>
            </w:r>
            <w:proofErr w:type="spellEnd"/>
            <w:r>
              <w:t xml:space="preserve">. Mit </w:t>
            </w:r>
            <w:proofErr w:type="spellStart"/>
            <w:r>
              <w:t>Maven</w:t>
            </w:r>
            <w:proofErr w:type="spellEnd"/>
            <w:r>
              <w:t xml:space="preserve"> können Abhängigkeiten verwa</w:t>
            </w:r>
            <w:r>
              <w:t>l</w:t>
            </w:r>
            <w:r>
              <w:t xml:space="preserve">tet werden und der </w:t>
            </w:r>
            <w:proofErr w:type="spellStart"/>
            <w:r>
              <w:t>Buildprozess</w:t>
            </w:r>
            <w:proofErr w:type="spellEnd"/>
            <w:r>
              <w:t xml:space="preserve"> kann parametrisiert und automatisiert we</w:t>
            </w:r>
            <w:r>
              <w:t>r</w:t>
            </w:r>
            <w:r>
              <w:t>den.</w:t>
            </w:r>
          </w:p>
        </w:tc>
      </w:tr>
      <w:tr w:rsidR="00FB1EEB" w:rsidTr="002970BA">
        <w:trPr>
          <w:jc w:val="center"/>
        </w:trPr>
        <w:tc>
          <w:tcPr>
            <w:tcW w:w="3227" w:type="dxa"/>
          </w:tcPr>
          <w:p w:rsidR="00FB1EEB" w:rsidRDefault="00FB1EEB" w:rsidP="002970BA">
            <w:pPr>
              <w:ind w:firstLine="0"/>
              <w:rPr>
                <w:b/>
                <w:noProof/>
                <w:lang w:eastAsia="de-DE"/>
              </w:rPr>
            </w:pPr>
            <w:r>
              <w:rPr>
                <w:b/>
                <w:noProof/>
                <w:lang w:eastAsia="de-DE"/>
              </w:rPr>
              <w:t>Sonar</w:t>
            </w:r>
          </w:p>
          <w:p w:rsidR="00FB1EEB" w:rsidRPr="002970BA" w:rsidRDefault="00FB1EEB" w:rsidP="002970BA">
            <w:pPr>
              <w:ind w:firstLine="0"/>
              <w:rPr>
                <w:b/>
              </w:rPr>
            </w:pPr>
            <w:r>
              <w:rPr>
                <w:b/>
                <w:noProof/>
                <w:lang w:eastAsia="de-DE"/>
              </w:rPr>
              <w:drawing>
                <wp:inline distT="0" distB="0" distL="0" distR="0" wp14:anchorId="6CFC562A" wp14:editId="2782899D">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FB1EEB">
            <w:pPr>
              <w:ind w:firstLine="0"/>
            </w:pPr>
            <w:r>
              <w:t xml:space="preserve">Sonar zeigt verschiedene </w:t>
            </w:r>
            <w:proofErr w:type="spellStart"/>
            <w:r>
              <w:t>Metriken</w:t>
            </w:r>
            <w:proofErr w:type="spellEnd"/>
            <w:r>
              <w:t xml:space="preserve"> zur Codequalität direkt in der IDE an. Dadurch werden Probleme an ihrer Quelle sichtbar und können umgehend behoben werden.</w:t>
            </w:r>
          </w:p>
        </w:tc>
      </w:tr>
      <w:tr w:rsidR="00256948" w:rsidTr="002970BA">
        <w:trPr>
          <w:jc w:val="center"/>
        </w:trPr>
        <w:tc>
          <w:tcPr>
            <w:tcW w:w="3227" w:type="dxa"/>
          </w:tcPr>
          <w:p w:rsidR="00256948" w:rsidRDefault="00256948" w:rsidP="002970BA">
            <w:pPr>
              <w:ind w:firstLine="0"/>
              <w:rPr>
                <w:b/>
                <w:noProof/>
                <w:lang w:eastAsia="de-DE"/>
              </w:rPr>
            </w:pPr>
            <w:r>
              <w:rPr>
                <w:b/>
                <w:noProof/>
                <w:lang w:eastAsia="de-DE"/>
              </w:rPr>
              <w:t>EGit</w:t>
            </w:r>
          </w:p>
          <w:p w:rsidR="00256948" w:rsidRDefault="00256948" w:rsidP="002970BA">
            <w:pPr>
              <w:ind w:firstLine="0"/>
              <w:rPr>
                <w:b/>
                <w:noProof/>
                <w:lang w:eastAsia="de-DE"/>
              </w:rPr>
            </w:pPr>
            <w:r>
              <w:rPr>
                <w:b/>
                <w:noProof/>
                <w:lang w:eastAsia="de-DE"/>
              </w:rPr>
              <w:drawing>
                <wp:inline distT="0" distB="0" distL="0" distR="0" wp14:anchorId="55E6055B" wp14:editId="74684C2C">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4">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DA334D">
            <w:pPr>
              <w:tabs>
                <w:tab w:val="left" w:pos="1365"/>
              </w:tabs>
              <w:ind w:firstLine="0"/>
            </w:pPr>
            <w:r>
              <w:t xml:space="preserve">Mit </w:t>
            </w:r>
            <w:proofErr w:type="spellStart"/>
            <w:r>
              <w:t>EGit</w:t>
            </w:r>
            <w:proofErr w:type="spellEnd"/>
            <w:r>
              <w:t xml:space="preserve"> kann das </w:t>
            </w:r>
            <w:proofErr w:type="spellStart"/>
            <w:r>
              <w:t>Versionierungswer</w:t>
            </w:r>
            <w:r>
              <w:t>k</w:t>
            </w:r>
            <w:r>
              <w:t>zeug</w:t>
            </w:r>
            <w:proofErr w:type="spellEnd"/>
            <w:r>
              <w:t xml:space="preserve"> </w:t>
            </w:r>
            <w:proofErr w:type="spellStart"/>
            <w:r>
              <w:t>git</w:t>
            </w:r>
            <w:proofErr w:type="spellEnd"/>
            <w:r>
              <w:t xml:space="preserve"> direkt in </w:t>
            </w:r>
            <w:proofErr w:type="spellStart"/>
            <w:r>
              <w:t>Eclipse</w:t>
            </w:r>
            <w:proofErr w:type="spellEnd"/>
            <w:r>
              <w:t xml:space="preserve"> eingebunden werden. Geänderte Elemente werden angezeigt und lassen sich </w:t>
            </w:r>
            <w:proofErr w:type="spellStart"/>
            <w:r w:rsidR="00DA334D">
              <w:t>committen</w:t>
            </w:r>
            <w:proofErr w:type="spellEnd"/>
            <w:r w:rsidR="00DA334D">
              <w:t xml:space="preserve"> oder rückgängig machen. Außerdem kann man sich die Historie einer Datei anzeigen lassen</w:t>
            </w:r>
            <w:r w:rsidR="00387F89">
              <w:t xml:space="preserve"> </w:t>
            </w:r>
            <w:proofErr w:type="spellStart"/>
            <w:r w:rsidR="00387F89">
              <w:t>uvm</w:t>
            </w:r>
            <w:proofErr w:type="spellEnd"/>
            <w:r w:rsidR="00387F89">
              <w:t>.</w:t>
            </w:r>
          </w:p>
        </w:tc>
      </w:tr>
      <w:tr w:rsidR="00256948" w:rsidTr="002970BA">
        <w:trPr>
          <w:jc w:val="center"/>
        </w:trPr>
        <w:tc>
          <w:tcPr>
            <w:tcW w:w="3227" w:type="dxa"/>
          </w:tcPr>
          <w:p w:rsidR="00256948" w:rsidRDefault="00256948" w:rsidP="002970BA">
            <w:pPr>
              <w:ind w:firstLine="0"/>
              <w:rPr>
                <w:b/>
                <w:noProof/>
                <w:lang w:eastAsia="de-DE"/>
              </w:rPr>
            </w:pPr>
            <w:r>
              <w:rPr>
                <w:b/>
                <w:noProof/>
                <w:lang w:eastAsia="de-DE"/>
              </w:rPr>
              <w:lastRenderedPageBreak/>
              <w:t>WindowBuilder</w:t>
            </w:r>
          </w:p>
          <w:p w:rsidR="00256948" w:rsidRDefault="00256948" w:rsidP="002970BA">
            <w:pPr>
              <w:ind w:firstLine="0"/>
              <w:rPr>
                <w:b/>
                <w:noProof/>
                <w:lang w:eastAsia="de-DE"/>
              </w:rPr>
            </w:pPr>
            <w:r>
              <w:rPr>
                <w:b/>
                <w:noProof/>
                <w:lang w:eastAsia="de-DE"/>
              </w:rPr>
              <w:drawing>
                <wp:inline distT="0" distB="0" distL="0" distR="0" wp14:anchorId="603F2533" wp14:editId="7183010C">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5">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256948">
            <w:pPr>
              <w:ind w:firstLine="0"/>
            </w:pPr>
            <w:r>
              <w:t xml:space="preserve">Der </w:t>
            </w:r>
            <w:proofErr w:type="spellStart"/>
            <w:r>
              <w:t>WindowBuilder</w:t>
            </w:r>
            <w:proofErr w:type="spellEnd"/>
            <w:r>
              <w:t xml:space="preserve"> erleichtert die E</w:t>
            </w:r>
            <w:r>
              <w:t>r</w:t>
            </w:r>
            <w:r>
              <w:t>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w:t>
            </w:r>
            <w:r>
              <w:t>r</w:t>
            </w:r>
            <w:r>
              <w:t>den.</w:t>
            </w:r>
          </w:p>
        </w:tc>
      </w:tr>
    </w:tbl>
    <w:p w:rsidR="00955E38" w:rsidRDefault="00B80CD2" w:rsidP="0068569C">
      <w:pPr>
        <w:pStyle w:val="Beschriftung"/>
      </w:pPr>
      <w:bookmarkStart w:id="32" w:name="_Toc356309136"/>
      <w:r>
        <w:t xml:space="preserve">Tabelle </w:t>
      </w:r>
      <w:fldSimple w:instr=" SEQ Tabelle \* ARABIC ">
        <w:r w:rsidR="0003277F">
          <w:rPr>
            <w:noProof/>
          </w:rPr>
          <w:t>1</w:t>
        </w:r>
      </w:fldSimple>
      <w:r>
        <w:t xml:space="preserve">: Verwendete </w:t>
      </w:r>
      <w:proofErr w:type="spellStart"/>
      <w:r>
        <w:t>Eclipse</w:t>
      </w:r>
      <w:proofErr w:type="spellEnd"/>
      <w:r>
        <w:t xml:space="preserve"> </w:t>
      </w:r>
      <w:proofErr w:type="spellStart"/>
      <w:r>
        <w:t>Plugins</w:t>
      </w:r>
      <w:bookmarkEnd w:id="32"/>
      <w:proofErr w:type="spellEnd"/>
    </w:p>
    <w:p w:rsidR="0068569C" w:rsidRDefault="0068569C" w:rsidP="0068569C">
      <w:pPr>
        <w:ind w:firstLine="0"/>
      </w:pPr>
      <w:r>
        <w:t xml:space="preserve">Neben diese </w:t>
      </w:r>
      <w:proofErr w:type="spellStart"/>
      <w:r>
        <w:t>Plugins</w:t>
      </w:r>
      <w:proofErr w:type="spellEnd"/>
      <w:r>
        <w:t xml:space="preserve"> wurden auch zwei Bibliotheken verwendet:</w:t>
      </w:r>
    </w:p>
    <w:p w:rsidR="0068569C" w:rsidRDefault="0068569C" w:rsidP="0068569C">
      <w:pPr>
        <w:pStyle w:val="Listenabsatz"/>
        <w:numPr>
          <w:ilvl w:val="0"/>
          <w:numId w:val="46"/>
        </w:numPr>
      </w:pPr>
      <w:proofErr w:type="spellStart"/>
      <w:r w:rsidRPr="0068569C">
        <w:rPr>
          <w:b/>
        </w:rPr>
        <w:t>JUnit</w:t>
      </w:r>
      <w:proofErr w:type="spellEnd"/>
      <w:r>
        <w:t xml:space="preserve"> als Unit-</w:t>
      </w:r>
      <w:proofErr w:type="spellStart"/>
      <w:r>
        <w:t>Testing</w:t>
      </w:r>
      <w:proofErr w:type="spellEnd"/>
      <w:r>
        <w:t>-Framework</w:t>
      </w:r>
    </w:p>
    <w:p w:rsidR="0068569C" w:rsidRPr="007B6AB6" w:rsidRDefault="0068569C" w:rsidP="0068569C">
      <w:pPr>
        <w:pStyle w:val="Listenabsatz"/>
        <w:numPr>
          <w:ilvl w:val="0"/>
          <w:numId w:val="46"/>
        </w:numPr>
        <w:rPr>
          <w:b/>
        </w:rPr>
      </w:pPr>
      <w:proofErr w:type="spellStart"/>
      <w:r w:rsidRPr="0068569C">
        <w:rPr>
          <w:b/>
        </w:rPr>
        <w:t>JFreeChart</w:t>
      </w:r>
      <w:proofErr w:type="spellEnd"/>
      <w:r>
        <w:rPr>
          <w:b/>
        </w:rPr>
        <w:t xml:space="preserve"> </w:t>
      </w:r>
      <w:r>
        <w:t>zur Darstellung des Diagramms</w:t>
      </w:r>
    </w:p>
    <w:p w:rsidR="007B6AB6" w:rsidRDefault="007B6AB6" w:rsidP="00016C01">
      <w:r>
        <w:t xml:space="preserve">Zur Nachverfolgung der Änderungen wird </w:t>
      </w:r>
      <w:proofErr w:type="spellStart"/>
      <w:r>
        <w:t>git</w:t>
      </w:r>
      <w:proofErr w:type="spellEnd"/>
      <w:r>
        <w:t xml:space="preserve"> eingesetzt. Der folgende Screenshot</w:t>
      </w:r>
      <w:r w:rsidR="00E44A5A">
        <w:t xml:space="preserve"> (</w:t>
      </w:r>
      <w:r w:rsidR="00E44A5A">
        <w:fldChar w:fldCharType="begin"/>
      </w:r>
      <w:r w:rsidR="00E44A5A">
        <w:instrText xml:space="preserve"> REF _Ref356314815 \h </w:instrText>
      </w:r>
      <w:r w:rsidR="00E44A5A">
        <w:fldChar w:fldCharType="separate"/>
      </w:r>
      <w:r w:rsidR="00E44A5A">
        <w:t xml:space="preserve">Abbildung </w:t>
      </w:r>
      <w:r w:rsidR="00E44A5A">
        <w:rPr>
          <w:noProof/>
        </w:rPr>
        <w:t>2</w:t>
      </w:r>
      <w:r w:rsidR="00E44A5A">
        <w:fldChar w:fldCharType="end"/>
      </w:r>
      <w:r w:rsidR="00E44A5A">
        <w:t>)</w:t>
      </w:r>
      <w:r>
        <w:t xml:space="preserve"> zeigt den Verlauf der Entwicklung. Jede Änderung wird in einem </w:t>
      </w:r>
      <w:r w:rsidR="00285E7F">
        <w:t xml:space="preserve">sogenannten </w:t>
      </w:r>
      <w:r>
        <w:t>Commit zusammengefasst und mit einer Bezeic</w:t>
      </w:r>
      <w:r>
        <w:t>h</w:t>
      </w:r>
      <w:r>
        <w:t>nung versehen. So lässt sich der Projektfortschritt leicht erkennen und fehle</w:t>
      </w:r>
      <w:r>
        <w:t>r</w:t>
      </w:r>
      <w:r>
        <w:t>hafte Änderungen können Rückgängig gemacht werden.</w:t>
      </w:r>
      <w:r w:rsidR="00514016">
        <w:t xml:space="preserve"> Außerdem dient di</w:t>
      </w:r>
      <w:r w:rsidR="00514016">
        <w:t>e</w:t>
      </w:r>
      <w:r w:rsidR="00514016">
        <w:t>se M</w:t>
      </w:r>
      <w:r w:rsidR="00514016">
        <w:t>e</w:t>
      </w:r>
      <w:r w:rsidR="00514016">
        <w:t xml:space="preserve">thode als Backup für </w:t>
      </w:r>
      <w:r w:rsidR="0078776B">
        <w:t>korrumpierte</w:t>
      </w:r>
      <w:r w:rsidR="00514016">
        <w:t xml:space="preserve"> Dateien.</w:t>
      </w:r>
    </w:p>
    <w:p w:rsidR="007B6AB6" w:rsidRDefault="007B6AB6" w:rsidP="007B6AB6">
      <w:pPr>
        <w:ind w:firstLine="0"/>
      </w:pPr>
      <w:r>
        <w:rPr>
          <w:noProof/>
          <w:lang w:eastAsia="de-DE"/>
        </w:rPr>
        <w:lastRenderedPageBreak/>
        <w:drawing>
          <wp:inline distT="0" distB="0" distL="0" distR="0" wp14:anchorId="387F0982" wp14:editId="7C9CA2C1">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6">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33" w:name="_Ref356314815"/>
      <w:r>
        <w:t xml:space="preserve">Abbildung </w:t>
      </w:r>
      <w:fldSimple w:instr=" SEQ Abbildung \* ARABIC ">
        <w:r>
          <w:rPr>
            <w:noProof/>
          </w:rPr>
          <w:t>2</w:t>
        </w:r>
      </w:fldSimple>
      <w:bookmarkEnd w:id="33"/>
      <w:r w:rsidR="00F94F97">
        <w:t xml:space="preserve">: </w:t>
      </w:r>
      <w:proofErr w:type="spellStart"/>
      <w:r w:rsidR="00F94F97">
        <w:t>Git</w:t>
      </w:r>
      <w:proofErr w:type="spellEnd"/>
      <w:r w:rsidR="00F94F97">
        <w:t xml:space="preserve"> Versionslog</w:t>
      </w:r>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34" w:name="_Ref356299547"/>
      <w:bookmarkStart w:id="35" w:name="_Toc356309113"/>
      <w:r>
        <w:t>Software-</w:t>
      </w:r>
      <w:r w:rsidR="005D6140">
        <w:t>Architektu</w:t>
      </w:r>
      <w:r w:rsidR="003510C1">
        <w:t>r</w:t>
      </w:r>
      <w:bookmarkEnd w:id="34"/>
      <w:bookmarkEnd w:id="35"/>
    </w:p>
    <w:p w:rsidR="00B42505" w:rsidRDefault="002039A2" w:rsidP="006444F7">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9B5F39">
      <w:pPr>
        <w:pStyle w:val="StandardNichthngend"/>
      </w:pPr>
      <w:r>
        <w:rPr>
          <w:noProof/>
          <w:lang w:eastAsia="de-DE"/>
        </w:rPr>
        <w:lastRenderedPageBreak/>
        <w:drawing>
          <wp:inline distT="0" distB="0" distL="0" distR="0" wp14:anchorId="16796FEB" wp14:editId="4BC75021">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B42505" w:rsidRDefault="00B42505" w:rsidP="00B42505">
      <w:pPr>
        <w:pStyle w:val="Beschriftung"/>
      </w:pPr>
      <w:r>
        <w:t xml:space="preserve">Abbildung </w:t>
      </w:r>
      <w:fldSimple w:instr=" SEQ Abbildung \* ARABIC ">
        <w:r w:rsidR="007B6AB6">
          <w:rPr>
            <w:noProof/>
          </w:rPr>
          <w:t>3</w:t>
        </w:r>
      </w:fldSimple>
      <w:r>
        <w:t>: MVC-Muster – Dieses Muster ist eine übliche Architektur für Applik</w:t>
      </w:r>
      <w:r>
        <w:t>a</w:t>
      </w:r>
      <w:r>
        <w:t>tionen.</w:t>
      </w:r>
      <w:r w:rsidR="00F401C8">
        <w:t xml:space="preserve"> Datenhaltung, G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36" w:name="_Ref356299554"/>
      <w:bookmarkStart w:id="37" w:name="_Toc356309114"/>
      <w:r>
        <w:t>Codeausschnitte</w:t>
      </w:r>
      <w:bookmarkEnd w:id="36"/>
      <w:bookmarkEnd w:id="37"/>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03277F">
        <w:t>3.3.1</w:t>
      </w:r>
      <w:r>
        <w:fldChar w:fldCharType="end"/>
      </w:r>
      <w:r>
        <w:t xml:space="preserve">), dann folgt Ausschnitt aus der Selektion (Kapitel </w:t>
      </w:r>
      <w:r>
        <w:fldChar w:fldCharType="begin"/>
      </w:r>
      <w:r>
        <w:instrText xml:space="preserve"> REF _Ref356308486 \r \h </w:instrText>
      </w:r>
      <w:r>
        <w:fldChar w:fldCharType="separate"/>
      </w:r>
      <w:r w:rsidR="0003277F">
        <w:t>3.3.2</w:t>
      </w:r>
      <w:r>
        <w:fldChar w:fldCharType="end"/>
      </w:r>
      <w:r>
        <w:t>).</w:t>
      </w:r>
    </w:p>
    <w:p w:rsidR="00316989" w:rsidRDefault="00316989" w:rsidP="00316989">
      <w:pPr>
        <w:pStyle w:val="berschrift3"/>
      </w:pPr>
      <w:bookmarkStart w:id="38" w:name="_Ref356308485"/>
      <w:bookmarkStart w:id="39" w:name="_Toc356309115"/>
      <w:r>
        <w:t>Bewertungsfunktion</w:t>
      </w:r>
      <w:bookmarkEnd w:id="38"/>
      <w:bookmarkEnd w:id="39"/>
    </w:p>
    <w:p w:rsidR="003430C0" w:rsidRPr="003430C0" w:rsidRDefault="003430C0" w:rsidP="003430C0">
      <w:r>
        <w:t xml:space="preserve">Die Bewertungsfunktion </w:t>
      </w:r>
    </w:p>
    <w:p w:rsidR="00316989" w:rsidRPr="00316989" w:rsidRDefault="00316989" w:rsidP="00316989">
      <w:pPr>
        <w:pStyle w:val="berschrift3"/>
      </w:pPr>
      <w:bookmarkStart w:id="40" w:name="_Ref356308486"/>
      <w:bookmarkStart w:id="41" w:name="_Toc356309116"/>
      <w:r>
        <w:t>Selektion</w:t>
      </w:r>
      <w:bookmarkEnd w:id="40"/>
      <w:bookmarkEnd w:id="41"/>
    </w:p>
    <w:p w:rsidR="0005286D" w:rsidRDefault="00606B03" w:rsidP="00CE0E4C">
      <w:pPr>
        <w:pStyle w:val="berschrift2"/>
      </w:pPr>
      <w:bookmarkStart w:id="42" w:name="_Toc356309117"/>
      <w:r>
        <w:t>Codequalität</w:t>
      </w:r>
      <w:bookmarkEnd w:id="42"/>
    </w:p>
    <w:p w:rsidR="00606B03" w:rsidRDefault="00606B03" w:rsidP="00606B03">
      <w:r>
        <w:t xml:space="preserve">Wie bereits im Kapitel </w:t>
      </w:r>
      <w:r>
        <w:fldChar w:fldCharType="begin"/>
      </w:r>
      <w:r>
        <w:instrText xml:space="preserve"> REF _Ref356299412 \n \h </w:instrText>
      </w:r>
      <w:r>
        <w:fldChar w:fldCharType="separate"/>
      </w:r>
      <w:r w:rsidR="0003277F">
        <w:t>3.1</w:t>
      </w:r>
      <w:r>
        <w:fldChar w:fldCharType="end"/>
      </w:r>
      <w:r>
        <w:t xml:space="preserve"> erwähnt, wird in diesem Projekt </w:t>
      </w:r>
      <w:proofErr w:type="spellStart"/>
      <w:r>
        <w:t>JUnit</w:t>
      </w:r>
      <w:proofErr w:type="spellEnd"/>
      <w:r>
        <w:t xml:space="preserve"> eing</w:t>
      </w:r>
      <w:r>
        <w:t>e</w:t>
      </w:r>
      <w:r>
        <w:t xml:space="preserve">setzt. Das Schreiben von Tests dient dazu die </w:t>
      </w:r>
      <w:r w:rsidR="003430C0">
        <w:t>Codeq</w:t>
      </w:r>
      <w:r>
        <w:t>ualität des Program</w:t>
      </w:r>
      <w:r>
        <w:t>m</w:t>
      </w:r>
      <w:r>
        <w:lastRenderedPageBreak/>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03277F">
        <w:t xml:space="preserve">Abbildung </w:t>
      </w:r>
      <w:r w:rsidR="0003277F">
        <w:rPr>
          <w:noProof/>
        </w:rPr>
        <w:t>2</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CA1319">
      <w:pPr>
        <w:pStyle w:val="StandardNichthngend"/>
      </w:pPr>
      <w:r>
        <w:rPr>
          <w:noProof/>
          <w:lang w:eastAsia="de-DE"/>
        </w:rPr>
        <w:drawing>
          <wp:inline distT="0" distB="0" distL="0" distR="0" wp14:anchorId="22E16B4D" wp14:editId="3CDE31CE">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2">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43" w:name="_Ref356307411"/>
      <w:bookmarkStart w:id="44" w:name="_Toc356309130"/>
      <w:r>
        <w:t xml:space="preserve">Abbildung </w:t>
      </w:r>
      <w:fldSimple w:instr=" SEQ Abbildung \* ARABIC ">
        <w:r w:rsidR="007B6AB6">
          <w:rPr>
            <w:noProof/>
          </w:rPr>
          <w:t>4</w:t>
        </w:r>
      </w:fldSimple>
      <w:bookmarkEnd w:id="43"/>
      <w:r>
        <w:t>: Abdeckung des Codes durch Unit-Tests</w:t>
      </w:r>
      <w:bookmarkEnd w:id="44"/>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igen Grad der Codeabdeckung.</w:t>
      </w:r>
    </w:p>
    <w:p w:rsidR="00F44478" w:rsidRDefault="00CA1319" w:rsidP="00CA1319">
      <w:r>
        <w:t>Insgesamt erreicht das Projekt eine Abdeckung von 62 Prozent. Für ein sehr GUI</w:t>
      </w:r>
      <w:r>
        <w:fldChar w:fldCharType="begin"/>
      </w:r>
      <w:r>
        <w:instrText xml:space="preserve"> TA \l "</w:instrText>
      </w:r>
      <w:r w:rsidRPr="00CC165F">
        <w:rPr>
          <w:b/>
        </w:rPr>
        <w:instrText>GUI:</w:instrText>
      </w:r>
      <w:r w:rsidRPr="00CC165F">
        <w:instrText xml:space="preserve"> </w:instrText>
      </w:r>
      <w:proofErr w:type="spellStart"/>
      <w:r w:rsidRPr="00CC165F">
        <w:instrText>Graphical</w:instrText>
      </w:r>
      <w:proofErr w:type="spellEnd"/>
      <w:r w:rsidRPr="00CC165F">
        <w:instrText xml:space="preserve"> User Interface</w:instrText>
      </w:r>
      <w:r>
        <w:instrText xml:space="preserve">" \s "GUI" \c 1 </w:instrText>
      </w:r>
      <w:r>
        <w:fldChar w:fldCharType="end"/>
      </w:r>
      <w:r>
        <w:t xml:space="preserve"> </w:t>
      </w:r>
      <w:proofErr w:type="spellStart"/>
      <w:r>
        <w:t>lastiges</w:t>
      </w:r>
      <w:proofErr w:type="spellEnd"/>
      <w:r>
        <w:t xml:space="preserve"> Projekt ist das ein recht guter Wert. Es ist deutlich erken</w:t>
      </w:r>
      <w:r>
        <w:t>n</w:t>
      </w:r>
      <w:r>
        <w:t>bar, dass die View-Module die geringste Abdeckung haben. Das ist dadurch erklärbar</w:t>
      </w:r>
      <w:r w:rsidR="00F44478">
        <w:t>, dass Oberflächen nur schwer automatisiert getestet werden können. Das Ergebnis einer B</w:t>
      </w:r>
      <w:r w:rsidR="00F44478">
        <w:t>e</w:t>
      </w:r>
      <w:r w:rsidR="00F44478">
        <w:t>rechnung kann direkt mit dem Soll-Wert verglichen werden und daher sehr einfach Verifiziert werden. Bei einer Oberfläche kö</w:t>
      </w:r>
      <w:r w:rsidR="00F44478">
        <w:t>n</w:t>
      </w:r>
      <w:r w:rsidR="00F44478">
        <w:t xml:space="preserve">nen Anzeigeelemente </w:t>
      </w:r>
      <w:r w:rsidR="00F44478">
        <w:lastRenderedPageBreak/>
        <w:t>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t xml:space="preserve">Die höchste Abdeckung haben die wichtigsten Bereiche: die </w:t>
      </w:r>
      <w:r w:rsidRPr="00F44478">
        <w:t>EA</w:t>
      </w:r>
      <w:r>
        <w:fldChar w:fldCharType="begin"/>
      </w:r>
      <w:r>
        <w:instrText xml:space="preserve"> TA \l "</w:instrText>
      </w:r>
      <w:r w:rsidRPr="002450AD">
        <w:rPr>
          <w:b/>
        </w:rPr>
        <w:instrText xml:space="preserve">EA: </w:instrText>
      </w:r>
      <w:r w:rsidRPr="002450AD">
        <w:instrText>Evolutionäre Algorithmen</w:instrText>
      </w:r>
      <w:r>
        <w:instrText xml:space="preserve">" \s "EA" \c 1 </w:instrText>
      </w:r>
      <w:r>
        <w:fldChar w:fldCharType="end"/>
      </w:r>
      <w:r>
        <w:t xml:space="preserve"> Mod</w:t>
      </w:r>
      <w:r>
        <w:t>u</w:t>
      </w:r>
      <w:r>
        <w:t>le, die Hilfsklassen (</w:t>
      </w:r>
      <w:proofErr w:type="spellStart"/>
      <w:r>
        <w:t>utils</w:t>
      </w:r>
      <w:proofErr w:type="spellEnd"/>
      <w:r>
        <w:t>) und das Datenmodel</w:t>
      </w:r>
      <w:r w:rsidR="002378B8">
        <w:t xml:space="preserve"> (</w:t>
      </w:r>
      <w:proofErr w:type="spellStart"/>
      <w:r w:rsidR="002378B8">
        <w:t>model</w:t>
      </w:r>
      <w:proofErr w:type="spellEnd"/>
      <w:r w:rsidR="002378B8">
        <w:t>)</w:t>
      </w:r>
      <w:r>
        <w:t xml:space="preserve">. </w:t>
      </w:r>
    </w:p>
    <w:p w:rsidR="005B17A9" w:rsidRDefault="005B17A9" w:rsidP="005B17A9">
      <w:pPr>
        <w:pStyle w:val="berschrift2"/>
      </w:pPr>
      <w:bookmarkStart w:id="45" w:name="_Toc356309118"/>
      <w:r>
        <w:t>Arbeitsaufwand</w:t>
      </w:r>
      <w:bookmarkEnd w:id="45"/>
    </w:p>
    <w:p w:rsidR="00DC21EE" w:rsidRDefault="00DC21EE" w:rsidP="00CA1319">
      <w:r>
        <w:t>Was ebenfalls in dieser Grafik sichtbar wird ist die Verteilung der Ko</w:t>
      </w:r>
      <w:r>
        <w:t>m</w:t>
      </w:r>
      <w:r>
        <w:t>plexität bzw. des Aufwands. Der fachliche Anteil (das EA-Modul) fällt mit ca. 1500 Instruktionen recht moderat aus. Davon sind über 1100 Instruktionen über Test abgesichert. Derr Anteil für die GUI-Logik mit ist Knapp 7500 I</w:t>
      </w:r>
      <w:r>
        <w:t>n</w:t>
      </w:r>
      <w:r>
        <w:t>struktionen das größte Modul. Ähnlich verteilt sich auch der Arbeitsaufwand:</w:t>
      </w:r>
    </w:p>
    <w:p w:rsidR="00DC21EE" w:rsidRDefault="00DC21EE" w:rsidP="00DC21EE">
      <w:pPr>
        <w:pStyle w:val="Listenabsatz"/>
        <w:numPr>
          <w:ilvl w:val="0"/>
          <w:numId w:val="48"/>
        </w:numPr>
      </w:pPr>
      <w:r>
        <w:t>GUI-Logik: ca. 7</w:t>
      </w:r>
      <w:r w:rsidR="00E7159B">
        <w:t>0</w:t>
      </w:r>
      <w:r>
        <w:t>% Arbeitsaufwand</w:t>
      </w:r>
    </w:p>
    <w:p w:rsidR="00DC21EE" w:rsidRDefault="00DC21EE" w:rsidP="00DC21EE">
      <w:pPr>
        <w:pStyle w:val="Listenabsatz"/>
        <w:numPr>
          <w:ilvl w:val="0"/>
          <w:numId w:val="48"/>
        </w:numPr>
      </w:pPr>
      <w:r>
        <w:t>Fachlogik: ca</w:t>
      </w:r>
      <w:r w:rsidR="00280008">
        <w:t>.</w:t>
      </w:r>
      <w:r>
        <w:t xml:space="preserve"> 15% Aufwand</w:t>
      </w:r>
    </w:p>
    <w:p w:rsidR="00DC21EE" w:rsidRPr="00CA1319" w:rsidRDefault="00280008" w:rsidP="00DC21EE">
      <w:pPr>
        <w:pStyle w:val="Listenabsatz"/>
        <w:numPr>
          <w:ilvl w:val="0"/>
          <w:numId w:val="48"/>
        </w:numPr>
      </w:pPr>
      <w:r>
        <w:t xml:space="preserve">Rest: Datenhaltung und </w:t>
      </w:r>
      <w:r w:rsidR="00DC21EE">
        <w:t>Verwaltung, Import/Export</w:t>
      </w:r>
    </w:p>
    <w:p w:rsidR="0005286D" w:rsidRDefault="00B81492" w:rsidP="00CE0E4C">
      <w:pPr>
        <w:pStyle w:val="berschrift1"/>
      </w:pPr>
      <w:bookmarkStart w:id="46" w:name="_Toc356309119"/>
      <w:bookmarkStart w:id="47" w:name="_Ref356315133"/>
      <w:r>
        <w:lastRenderedPageBreak/>
        <w:t>Bedienung</w:t>
      </w:r>
      <w:bookmarkEnd w:id="46"/>
      <w:bookmarkEnd w:id="47"/>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03277F">
        <w:t xml:space="preserve">Abbildung </w:t>
      </w:r>
      <w:r w:rsidR="0003277F">
        <w:rPr>
          <w:noProof/>
        </w:rPr>
        <w:t>3</w:t>
      </w:r>
      <w:r w:rsidR="003F3C81">
        <w:fldChar w:fldCharType="end"/>
      </w:r>
      <w:r w:rsidR="003F3C81">
        <w:t xml:space="preserve"> </w:t>
      </w:r>
      <w:r>
        <w:t>farbig hervorgehoben sind.</w:t>
      </w:r>
    </w:p>
    <w:p w:rsidR="00CA2395" w:rsidRDefault="003F3C81" w:rsidP="00774766">
      <w:pPr>
        <w:pStyle w:val="StandardNichthngend"/>
      </w:pPr>
      <w:bookmarkStart w:id="48" w:name="_Ref354423373"/>
      <w:r>
        <w:rPr>
          <w:noProof/>
          <w:lang w:eastAsia="de-DE"/>
        </w:rPr>
        <mc:AlternateContent>
          <mc:Choice Requires="wpg">
            <w:drawing>
              <wp:anchor distT="0" distB="0" distL="114300" distR="114300" simplePos="0" relativeHeight="251663360" behindDoc="0" locked="0" layoutInCell="1" allowOverlap="1" wp14:anchorId="0F15F4F2" wp14:editId="5862A01C">
                <wp:simplePos x="0" y="0"/>
                <wp:positionH relativeFrom="column">
                  <wp:posOffset>-122791</wp:posOffset>
                </wp:positionH>
                <wp:positionV relativeFrom="paragraph">
                  <wp:posOffset>-827</wp:posOffset>
                </wp:positionV>
                <wp:extent cx="3508744" cy="5532301"/>
                <wp:effectExtent l="0" t="0" r="15875" b="11430"/>
                <wp:wrapNone/>
                <wp:docPr id="35" name="Gruppieren 35"/>
                <wp:cNvGraphicFramePr/>
                <a:graphic xmlns:a="http://schemas.openxmlformats.org/drawingml/2006/main">
                  <a:graphicData uri="http://schemas.microsoft.com/office/word/2010/wordprocessingGroup">
                    <wpg:wgp>
                      <wpg:cNvGrpSpPr/>
                      <wpg:grpSpPr>
                        <a:xfrm>
                          <a:off x="0" y="0"/>
                          <a:ext cx="3508744" cy="5532301"/>
                          <a:chOff x="0" y="0"/>
                          <a:chExt cx="5860111" cy="5532301"/>
                        </a:xfrm>
                      </wpg:grpSpPr>
                      <wps:wsp>
                        <wps:cNvPr id="2" name="Abgerundetes Rechteck 2"/>
                        <wps:cNvSpPr/>
                        <wps:spPr>
                          <a:xfrm>
                            <a:off x="0" y="1104405"/>
                            <a:ext cx="5860111" cy="2456815"/>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35105" w:rsidRPr="006444F7" w:rsidRDefault="00335105" w:rsidP="006444F7">
                              <w:pPr>
                                <w:jc w:val="center"/>
                                <w:rPr>
                                  <w:b/>
                                  <w:color w:val="FFFFFF" w:themeColor="background1"/>
                                  <w:sz w:val="48"/>
                                </w:rPr>
                              </w:pPr>
                              <w:r w:rsidRPr="006444F7">
                                <w:rPr>
                                  <w:b/>
                                  <w:color w:val="FFFFFF" w:themeColor="background1"/>
                                  <w:sz w:val="48"/>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860111" cy="1049572"/>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35105" w:rsidRPr="006444F7" w:rsidRDefault="00335105" w:rsidP="006444F7">
                              <w:pPr>
                                <w:jc w:val="center"/>
                                <w:rPr>
                                  <w:b/>
                                  <w:color w:val="FFFFFF" w:themeColor="background1"/>
                                  <w:sz w:val="48"/>
                                </w:rPr>
                              </w:pPr>
                              <w:r w:rsidRPr="006444F7">
                                <w:rPr>
                                  <w:b/>
                                  <w:color w:val="FFFFFF" w:themeColor="background1"/>
                                  <w:sz w:val="48"/>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8" name="Abgerundetes Rechteck 8"/>
                        <wps:cNvSpPr/>
                        <wps:spPr>
                          <a:xfrm>
                            <a:off x="0" y="3616037"/>
                            <a:ext cx="5860111" cy="1916264"/>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35105" w:rsidRPr="006444F7" w:rsidRDefault="00335105" w:rsidP="006444F7">
                              <w:pPr>
                                <w:jc w:val="center"/>
                                <w:rPr>
                                  <w:b/>
                                  <w:color w:val="FFFFFF" w:themeColor="background1"/>
                                  <w:sz w:val="48"/>
                                </w:rPr>
                              </w:pPr>
                              <w:r w:rsidRPr="006444F7">
                                <w:rPr>
                                  <w:b/>
                                  <w:color w:val="FFFFFF" w:themeColor="background1"/>
                                  <w:sz w:val="48"/>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5" o:spid="_x0000_s1041" style="position:absolute;left:0;text-align:left;margin-left:-9.65pt;margin-top:-.05pt;width:276.3pt;height:435.6pt;z-index:251663360;mso-position-horizontal-relative:text;mso-position-vertical-relative:text;mso-width-relative:margin" coordsize="58601,55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">
                <v:roundrect id="Abgerundetes Rechteck 2" o:spid="_x0000_s1042" style="position:absolute;top:11044;width:58601;height:24568;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fq8UA&#10;AADaAAAADwAAAGRycy9kb3ducmV2LnhtbESPQWvCQBSE7wX/w/KE3ppNLdQa3YgIBetBavRQb4/s&#10;axKSfRt2tzH9912h4HGYmW+Y1Xo0nRjI+cayguckBUFcWt1wpeB8en96A+EDssbOMin4JQ/rfPKw&#10;wkzbKx9pKEIlIoR9hgrqEPpMSl/WZNAntieO3rd1BkOUrpLa4TXCTSdnafoqDTYcF2rsaVtT2RY/&#10;RsH8ND+69GvfDuXLYb84Ly7F7vNDqcfpuFmCCDSGe/i/vdMKZnC7Em+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ft+rxQAAANoAAAAPAAAAAAAAAAAAAAAAAJgCAABkcnMv&#10;ZG93bnJldi54bWxQSwUGAAAAAAQABAD1AAAAigMAAAAA&#10;" fillcolor="red" strokecolor="#243f60 [1604]" strokeweight="2pt">
                  <v:fill opacity="13878f"/>
                  <v:textbox>
                    <w:txbxContent>
                      <w:p w:rsidR="00335105" w:rsidRPr="006444F7" w:rsidRDefault="00335105" w:rsidP="006444F7">
                        <w:pPr>
                          <w:jc w:val="center"/>
                          <w:rPr>
                            <w:b/>
                            <w:color w:val="FFFFFF" w:themeColor="background1"/>
                            <w:sz w:val="48"/>
                          </w:rPr>
                        </w:pPr>
                        <w:r w:rsidRPr="006444F7">
                          <w:rPr>
                            <w:b/>
                            <w:color w:val="FFFFFF" w:themeColor="background1"/>
                            <w:sz w:val="48"/>
                          </w:rPr>
                          <w:t>Klassenraum</w:t>
                        </w:r>
                      </w:p>
                    </w:txbxContent>
                  </v:textbox>
                </v:roundrect>
                <v:roundrect id="Abgerundetes Rechteck 3" o:spid="_x0000_s1043" style="position:absolute;width:58601;height:10495;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uDycIA&#10;AADaAAAADwAAAGRycy9kb3ducmV2LnhtbERPy2rCQBTdC/2H4RbciE6sr5I6ihSEbrRtIoK7S+Y2&#10;j2buhMxU4987gtDl4byX687U4kytKy0rGI8iEMSZ1SXnCg7pdvgKwnlkjbVlUnAlB+vVU2+JsbYX&#10;/qZz4nMRQtjFqKDwvomldFlBBt3INsSB+7GtQR9gm0vd4iWEm1q+RNFcGiw5NBTY0HtB2W/yZ8KM&#10;xKafi8FMn76qwb6aTdPd7lgp1X/uNm8gPHX+X/xwf2gFE7hfCX6Q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64PJwgAAANoAAAAPAAAAAAAAAAAAAAAAAJgCAABkcnMvZG93&#10;bnJldi54bWxQSwUGAAAAAAQABAD1AAAAhwMAAAAA&#10;" fillcolor="red" strokecolor="#243f60 [1604]" strokeweight="2pt">
                  <v:fill opacity="13878f"/>
                  <v:textbox inset=",0,,0">
                    <w:txbxContent>
                      <w:p w:rsidR="00335105" w:rsidRPr="006444F7" w:rsidRDefault="00335105" w:rsidP="006444F7">
                        <w:pPr>
                          <w:jc w:val="center"/>
                          <w:rPr>
                            <w:b/>
                            <w:color w:val="FFFFFF" w:themeColor="background1"/>
                            <w:sz w:val="48"/>
                          </w:rPr>
                        </w:pPr>
                        <w:r w:rsidRPr="006444F7">
                          <w:rPr>
                            <w:b/>
                            <w:color w:val="FFFFFF" w:themeColor="background1"/>
                            <w:sz w:val="48"/>
                          </w:rPr>
                          <w:t>Einstellungen</w:t>
                        </w:r>
                      </w:p>
                    </w:txbxContent>
                  </v:textbox>
                </v:roundrect>
                <v:roundrect id="Abgerundetes Rechteck 8" o:spid="_x0000_s1044" style="position:absolute;top:36160;width:58601;height:19163;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oQcIA&#10;AADaAAAADwAAAGRycy9kb3ducmV2LnhtbERPz2vCMBS+D/wfwht4W9NNmNoZRQYD14Os1YPeHs1b&#10;W2xeSpK13X+/HIQdP77fm91kOjGQ861lBc9JCoK4srrlWsH59PG0AuEDssbOMin4JQ+77exhg5m2&#10;Ixc0lKEWMYR9hgqaEPpMSl81ZNAntieO3Ld1BkOErpba4RjDTSdf0vRVGmw5NjTY03tD1a38MQqW&#10;p2Xh0kt+G6rFMV+f19fy8PWp1Pxx2r+BCDSFf/HdfdAK4tZ4Jd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luhBwgAAANoAAAAPAAAAAAAAAAAAAAAAAJgCAABkcnMvZG93&#10;bnJldi54bWxQSwUGAAAAAAQABAD1AAAAhwMAAAAA&#10;" fillcolor="red" strokecolor="#243f60 [1604]" strokeweight="2pt">
                  <v:fill opacity="13878f"/>
                  <v:textbox>
                    <w:txbxContent>
                      <w:p w:rsidR="00335105" w:rsidRPr="006444F7" w:rsidRDefault="00335105" w:rsidP="006444F7">
                        <w:pPr>
                          <w:jc w:val="center"/>
                          <w:rPr>
                            <w:b/>
                            <w:color w:val="FFFFFF" w:themeColor="background1"/>
                            <w:sz w:val="48"/>
                          </w:rPr>
                        </w:pPr>
                        <w:r w:rsidRPr="006444F7">
                          <w:rPr>
                            <w:b/>
                            <w:color w:val="FFFFFF" w:themeColor="background1"/>
                            <w:sz w:val="48"/>
                          </w:rPr>
                          <w:t>Fitness-Funktion</w:t>
                        </w:r>
                      </w:p>
                    </w:txbxContent>
                  </v:textbox>
                </v:roundrect>
              </v:group>
            </w:pict>
          </mc:Fallback>
        </mc:AlternateContent>
      </w:r>
      <w:r w:rsidR="00CA2395">
        <w:rPr>
          <w:noProof/>
          <w:lang w:eastAsia="de-DE"/>
        </w:rPr>
        <w:drawing>
          <wp:inline distT="0" distB="0" distL="0" distR="0" wp14:anchorId="5AA534DA" wp14:editId="0EE97181">
            <wp:extent cx="5579745" cy="5535847"/>
            <wp:effectExtent l="0" t="0" r="190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79745" cy="5535847"/>
                    </a:xfrm>
                    <a:prstGeom prst="rect">
                      <a:avLst/>
                    </a:prstGeom>
                  </pic:spPr>
                </pic:pic>
              </a:graphicData>
            </a:graphic>
          </wp:inline>
        </w:drawing>
      </w:r>
    </w:p>
    <w:p w:rsidR="003F3C81" w:rsidRDefault="003F3C81" w:rsidP="00CE0E4C">
      <w:pPr>
        <w:pStyle w:val="Beschriftung"/>
      </w:pPr>
      <w:bookmarkStart w:id="49" w:name="_Ref354582406"/>
      <w:bookmarkStart w:id="50" w:name="_Toc356309131"/>
      <w:r>
        <w:t xml:space="preserve">Abbildung </w:t>
      </w:r>
      <w:fldSimple w:instr=" SEQ Abbildung \* ARABIC ">
        <w:r w:rsidR="007B6AB6">
          <w:rPr>
            <w:noProof/>
          </w:rPr>
          <w:t>5</w:t>
        </w:r>
      </w:fldSimple>
      <w:bookmarkEnd w:id="49"/>
      <w:r>
        <w:t>: Die drei Bereiche des Sitzplaners</w:t>
      </w:r>
      <w:bookmarkEnd w:id="50"/>
    </w:p>
    <w:p w:rsidR="00B25EEC" w:rsidRDefault="00B25EEC" w:rsidP="00CE0E4C">
      <w:pPr>
        <w:pStyle w:val="berschrift2"/>
      </w:pPr>
      <w:bookmarkStart w:id="51" w:name="_Toc356309120"/>
      <w:bookmarkEnd w:id="48"/>
      <w:r>
        <w:t>Einstellungen</w:t>
      </w:r>
      <w:bookmarkEnd w:id="51"/>
    </w:p>
    <w:p w:rsidR="00B25EEC" w:rsidRDefault="00B25EEC" w:rsidP="00CE0E4C">
      <w:pPr>
        <w:rPr>
          <w:noProof/>
          <w:lang w:eastAsia="de-DE"/>
        </w:rPr>
      </w:pPr>
      <w:r>
        <w:t>Die Einstellungen zur Bedienung des Programms können in diesem er</w:t>
      </w:r>
      <w:r>
        <w:t>s</w:t>
      </w:r>
      <w:r>
        <w:t>ten Abschnitt gesetzt werden.</w:t>
      </w:r>
    </w:p>
    <w:p w:rsidR="008A0211" w:rsidRDefault="00B25EEC" w:rsidP="00774766">
      <w:pPr>
        <w:pStyle w:val="StandardNichthngend"/>
      </w:pPr>
      <w:r>
        <w:rPr>
          <w:noProof/>
          <w:lang w:eastAsia="de-DE"/>
        </w:rPr>
        <w:lastRenderedPageBreak/>
        <w:drawing>
          <wp:inline distT="0" distB="0" distL="0" distR="0" wp14:anchorId="2CB42154" wp14:editId="156F6797">
            <wp:extent cx="5578548" cy="1097280"/>
            <wp:effectExtent l="0" t="0" r="3175"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b="80172"/>
                    <a:stretch/>
                  </pic:blipFill>
                  <pic:spPr bwMode="auto">
                    <a:xfrm>
                      <a:off x="0" y="0"/>
                      <a:ext cx="5579745" cy="1097515"/>
                    </a:xfrm>
                    <a:prstGeom prst="rect">
                      <a:avLst/>
                    </a:prstGeom>
                    <a:ln>
                      <a:noFill/>
                    </a:ln>
                    <a:extLst>
                      <a:ext uri="{53640926-AAD7-44D8-BBD7-CCE9431645EC}">
                        <a14:shadowObscured xmlns:a14="http://schemas.microsoft.com/office/drawing/2010/main"/>
                      </a:ext>
                    </a:extLst>
                  </pic:spPr>
                </pic:pic>
              </a:graphicData>
            </a:graphic>
          </wp:inline>
        </w:drawing>
      </w:r>
    </w:p>
    <w:p w:rsidR="00B25EEC" w:rsidRDefault="00B25EEC" w:rsidP="00CE0E4C">
      <w:pPr>
        <w:pStyle w:val="Beschriftung"/>
      </w:pPr>
      <w:bookmarkStart w:id="52" w:name="_Toc356309132"/>
      <w:r>
        <w:t xml:space="preserve">Abbildung </w:t>
      </w:r>
      <w:fldSimple w:instr=" SEQ Abbildung \* ARABIC ">
        <w:r w:rsidR="007B6AB6">
          <w:rPr>
            <w:noProof/>
          </w:rPr>
          <w:t>6</w:t>
        </w:r>
      </w:fldSimple>
      <w:r>
        <w:t xml:space="preserve">: </w:t>
      </w:r>
      <w:r w:rsidR="006D03F5">
        <w:t>Einstellungen des Programms</w:t>
      </w:r>
      <w:bookmarkEnd w:id="52"/>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03277F">
        <w:t xml:space="preserve">Tabelle </w:t>
      </w:r>
      <w:r w:rsidR="0003277F">
        <w:rPr>
          <w:noProof/>
        </w:rPr>
        <w:t>2</w:t>
      </w:r>
      <w:r w:rsidR="004321C2">
        <w:fldChar w:fldCharType="end"/>
      </w:r>
      <w:r w:rsidR="004321C2">
        <w:t xml:space="preserve"> </w:t>
      </w:r>
      <w:r>
        <w:t>werden die einzelnen Einstellungsmöglic</w:t>
      </w:r>
      <w:r>
        <w:t>h</w:t>
      </w:r>
      <w:r>
        <w:t>keiten bespro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5613"/>
      </w:tblGrid>
      <w:tr w:rsidR="006D03F5" w:rsidTr="006D03F5">
        <w:tc>
          <w:tcPr>
            <w:tcW w:w="2518" w:type="dxa"/>
          </w:tcPr>
          <w:p w:rsidR="006D03F5" w:rsidRPr="006D03F5" w:rsidRDefault="006D03F5" w:rsidP="003510C1">
            <w:pPr>
              <w:pStyle w:val="StandardNichthngend"/>
            </w:pPr>
            <w:r w:rsidRPr="006D03F5">
              <w:t>Create Class</w:t>
            </w:r>
          </w:p>
        </w:tc>
        <w:tc>
          <w:tcPr>
            <w:tcW w:w="6480" w:type="dxa"/>
          </w:tcPr>
          <w:p w:rsidR="006D03F5" w:rsidRPr="006D03F5" w:rsidRDefault="006D03F5" w:rsidP="003510C1">
            <w:pPr>
              <w:pStyle w:val="StandardNichthngend"/>
            </w:pPr>
            <w:r>
              <w:t>Eine neue Klasse erzeugen. Die Abmessungen des Kla</w:t>
            </w:r>
            <w:r>
              <w:t>s</w:t>
            </w:r>
            <w:r>
              <w:t>senraums kann in Anzahl der Zeilen (</w:t>
            </w:r>
            <w:proofErr w:type="spellStart"/>
            <w:r w:rsidRPr="006D03F5">
              <w:rPr>
                <w:b/>
              </w:rPr>
              <w:t>Rows</w:t>
            </w:r>
            <w:proofErr w:type="spellEnd"/>
            <w:r>
              <w:t>) und Anzahl der Spalten (</w:t>
            </w:r>
            <w:r w:rsidRPr="006D03F5">
              <w:rPr>
                <w:b/>
              </w:rPr>
              <w:t>Columns</w:t>
            </w:r>
            <w:r>
              <w:t>) angegeben werden. Die Kla</w:t>
            </w:r>
            <w:r>
              <w:t>s</w:t>
            </w:r>
            <w:r>
              <w:t xml:space="preserve">sengröße wird in </w:t>
            </w:r>
            <w:r w:rsidRPr="006D03F5">
              <w:rPr>
                <w:b/>
              </w:rPr>
              <w:t>Class Size</w:t>
            </w:r>
            <w:r>
              <w:t xml:space="preserve"> eingestellt. Mit Klick auf </w:t>
            </w:r>
            <w:r w:rsidRPr="006D03F5">
              <w:rPr>
                <w:b/>
              </w:rPr>
              <w:t>„Neue Klasse Anlegen“</w:t>
            </w:r>
            <w:r>
              <w:t xml:space="preserve"> wird die Klasse im Raum ve</w:t>
            </w:r>
            <w:r>
              <w:t>r</w:t>
            </w:r>
            <w:r>
              <w:t>teilt. Das Ergebnis ist im Klassenraum sichtbar.</w:t>
            </w:r>
          </w:p>
        </w:tc>
      </w:tr>
      <w:tr w:rsidR="006D03F5" w:rsidTr="00017DA4">
        <w:tc>
          <w:tcPr>
            <w:tcW w:w="2518" w:type="dxa"/>
            <w:tcBorders>
              <w:bottom w:val="single" w:sz="4" w:space="0" w:color="auto"/>
            </w:tcBorders>
          </w:tcPr>
          <w:p w:rsidR="006D03F5" w:rsidRPr="006D03F5" w:rsidRDefault="006D03F5" w:rsidP="003510C1">
            <w:pPr>
              <w:pStyle w:val="StandardNichthngend"/>
            </w:pPr>
            <w:proofErr w:type="spellStart"/>
            <w:r w:rsidRPr="006D03F5">
              <w:t>Load</w:t>
            </w:r>
            <w:proofErr w:type="spellEnd"/>
            <w:r w:rsidRPr="006D03F5">
              <w:t xml:space="preserve"> &amp; Save</w:t>
            </w:r>
          </w:p>
        </w:tc>
        <w:tc>
          <w:tcPr>
            <w:tcW w:w="6480" w:type="dxa"/>
            <w:tcBorders>
              <w:bottom w:val="single" w:sz="4" w:space="0" w:color="auto"/>
            </w:tcBorders>
          </w:tcPr>
          <w:p w:rsidR="006D03F5" w:rsidRPr="006D03F5" w:rsidRDefault="006D03F5" w:rsidP="003510C1">
            <w:pPr>
              <w:pStyle w:val="StandardNichthngend"/>
            </w:pPr>
            <w:r>
              <w:t xml:space="preserve">Über den Button </w:t>
            </w:r>
            <w:r w:rsidRPr="006D03F5">
              <w:rPr>
                <w:b/>
              </w:rPr>
              <w:t>„</w:t>
            </w:r>
            <w:proofErr w:type="spellStart"/>
            <w:r w:rsidRPr="006D03F5">
              <w:rPr>
                <w:b/>
              </w:rPr>
              <w:t>Load</w:t>
            </w:r>
            <w:proofErr w:type="spellEnd"/>
            <w:r w:rsidRPr="006D03F5">
              <w:rPr>
                <w:b/>
              </w:rPr>
              <w:t>“</w:t>
            </w:r>
            <w:r>
              <w:t xml:space="preserve"> kann eine gespeicherte Klasse in das Programm geladen werden. </w:t>
            </w:r>
            <w:r w:rsidRPr="006D03F5">
              <w:rPr>
                <w:b/>
              </w:rPr>
              <w:t>„Save“</w:t>
            </w:r>
            <w:r>
              <w:t xml:space="preserve"> speichert eine Klasse. In der Datei werden </w:t>
            </w:r>
            <w:r w:rsidR="00DF4A99">
              <w:t>nur</w:t>
            </w:r>
            <w:r>
              <w:t xml:space="preserve"> die Beziehungen zueinander </w:t>
            </w:r>
            <w:r w:rsidR="00DF4A99">
              <w:t>und nicht</w:t>
            </w:r>
            <w:r>
              <w:t xml:space="preserve"> die Position der Schüler gespe</w:t>
            </w:r>
            <w:r>
              <w:t>i</w:t>
            </w:r>
            <w:r>
              <w:t xml:space="preserve">chert. Ein neues Berechnen und </w:t>
            </w:r>
            <w:r w:rsidR="00DF4A99">
              <w:t>V</w:t>
            </w:r>
            <w:r>
              <w:t>erändern ab dem gespeicherten Stand ist möglich.</w:t>
            </w:r>
          </w:p>
        </w:tc>
      </w:tr>
      <w:tr w:rsidR="006D03F5" w:rsidTr="00017DA4">
        <w:tc>
          <w:tcPr>
            <w:tcW w:w="2518" w:type="dxa"/>
            <w:tcBorders>
              <w:top w:val="single" w:sz="4" w:space="0" w:color="auto"/>
            </w:tcBorders>
          </w:tcPr>
          <w:p w:rsidR="006D03F5" w:rsidRPr="006D03F5" w:rsidRDefault="006D03F5" w:rsidP="003510C1">
            <w:pPr>
              <w:pStyle w:val="StandardNichthngend"/>
            </w:pPr>
            <w:r>
              <w:t>Settings</w:t>
            </w:r>
          </w:p>
        </w:tc>
        <w:tc>
          <w:tcPr>
            <w:tcW w:w="6480" w:type="dxa"/>
            <w:tcBorders>
              <w:top w:val="single" w:sz="4" w:space="0" w:color="auto"/>
            </w:tcBorders>
          </w:tcPr>
          <w:p w:rsidR="006D03F5" w:rsidRDefault="00585308" w:rsidP="003510C1">
            <w:pPr>
              <w:pStyle w:val="StandardNichthngend"/>
            </w:pPr>
            <w:r>
              <w:t xml:space="preserve">Alle </w:t>
            </w:r>
            <w:r w:rsidR="004F5E79">
              <w:t>Einstellungsmöglichkeiten, die das Programm bi</w:t>
            </w:r>
            <w:r w:rsidR="004F5E79">
              <w:t>e</w:t>
            </w:r>
            <w:r w:rsidR="004F5E79">
              <w:t>tet.</w:t>
            </w:r>
          </w:p>
        </w:tc>
      </w:tr>
      <w:tr w:rsidR="006D03F5" w:rsidTr="006D03F5">
        <w:tc>
          <w:tcPr>
            <w:tcW w:w="2518" w:type="dxa"/>
          </w:tcPr>
          <w:p w:rsidR="006D03F5" w:rsidRDefault="006D03F5" w:rsidP="003510C1">
            <w:pPr>
              <w:pStyle w:val="StandardNichthngend"/>
            </w:pPr>
            <w:r>
              <w:t>Generation Size</w:t>
            </w:r>
          </w:p>
        </w:tc>
        <w:tc>
          <w:tcPr>
            <w:tcW w:w="6480" w:type="dxa"/>
          </w:tcPr>
          <w:p w:rsidR="006D03F5" w:rsidRDefault="006D03F5" w:rsidP="003510C1">
            <w:pPr>
              <w:pStyle w:val="StandardNichthngend"/>
            </w:pPr>
            <w:r>
              <w:t>Die Größe jeder Generation. Aus dieser Generation wird nur das Chromosom mit dem besten Fitness-Wert ausgewählt.</w:t>
            </w:r>
          </w:p>
        </w:tc>
      </w:tr>
      <w:tr w:rsidR="006D03F5" w:rsidTr="00585308">
        <w:tc>
          <w:tcPr>
            <w:tcW w:w="2518" w:type="dxa"/>
            <w:tcBorders>
              <w:bottom w:val="single" w:sz="4" w:space="0" w:color="auto"/>
            </w:tcBorders>
          </w:tcPr>
          <w:p w:rsidR="006D03F5" w:rsidRDefault="006D03F5" w:rsidP="003510C1">
            <w:pPr>
              <w:pStyle w:val="StandardNichthngend"/>
            </w:pPr>
            <w:proofErr w:type="spellStart"/>
            <w:r>
              <w:t>Number</w:t>
            </w:r>
            <w:proofErr w:type="spellEnd"/>
            <w:r>
              <w:t xml:space="preserve"> </w:t>
            </w:r>
            <w:proofErr w:type="spellStart"/>
            <w:r>
              <w:t>of</w:t>
            </w:r>
            <w:proofErr w:type="spellEnd"/>
            <w:r>
              <w:t xml:space="preserve"> Gener</w:t>
            </w:r>
            <w:r w:rsidR="00036B98">
              <w:t>a</w:t>
            </w:r>
            <w:r>
              <w:t>tions</w:t>
            </w:r>
          </w:p>
        </w:tc>
        <w:tc>
          <w:tcPr>
            <w:tcW w:w="6480" w:type="dxa"/>
            <w:tcBorders>
              <w:bottom w:val="single" w:sz="4" w:space="0" w:color="auto"/>
            </w:tcBorders>
          </w:tcPr>
          <w:p w:rsidR="006D03F5" w:rsidRDefault="006D03F5" w:rsidP="003510C1">
            <w:pPr>
              <w:pStyle w:val="StandardNichthngend"/>
            </w:pPr>
            <w:r>
              <w:t xml:space="preserve">Anzahl der Generationen, die </w:t>
            </w:r>
            <w:r w:rsidR="008A0211">
              <w:t>bei</w:t>
            </w:r>
            <w:r>
              <w:t xml:space="preserve"> Klick auf </w:t>
            </w:r>
            <w:r w:rsidRPr="006D03F5">
              <w:rPr>
                <w:b/>
              </w:rPr>
              <w:t>„Neu b</w:t>
            </w:r>
            <w:r w:rsidRPr="006D03F5">
              <w:rPr>
                <w:b/>
              </w:rPr>
              <w:t>e</w:t>
            </w:r>
            <w:r w:rsidRPr="006D03F5">
              <w:rPr>
                <w:b/>
              </w:rPr>
              <w:t>rechnen“</w:t>
            </w:r>
            <w:r>
              <w:t xml:space="preserve"> erzeugt werden.</w:t>
            </w:r>
          </w:p>
        </w:tc>
      </w:tr>
      <w:tr w:rsidR="006D03F5" w:rsidTr="00585308">
        <w:tc>
          <w:tcPr>
            <w:tcW w:w="2518" w:type="dxa"/>
            <w:tcBorders>
              <w:top w:val="single" w:sz="4" w:space="0" w:color="auto"/>
            </w:tcBorders>
          </w:tcPr>
          <w:p w:rsidR="006D03F5" w:rsidRPr="006D03F5" w:rsidRDefault="006D03F5" w:rsidP="003510C1">
            <w:pPr>
              <w:pStyle w:val="StandardNichthngend"/>
            </w:pPr>
            <w:r>
              <w:t>Neu berechnen</w:t>
            </w:r>
          </w:p>
        </w:tc>
        <w:tc>
          <w:tcPr>
            <w:tcW w:w="6480" w:type="dxa"/>
            <w:tcBorders>
              <w:top w:val="single" w:sz="4" w:space="0" w:color="auto"/>
            </w:tcBorders>
          </w:tcPr>
          <w:p w:rsidR="006D03F5" w:rsidRDefault="006D03F5" w:rsidP="003510C1">
            <w:pPr>
              <w:pStyle w:val="StandardNichthngend"/>
            </w:pPr>
            <w:r>
              <w:t>Erzeugt die notwendige Anzahl an Generationen und Chromosomen und errechnet die Fitness-Werte für jeden Chromosomensatz. Das beste Ergebnis wird im Klassenraum angezeigt.</w:t>
            </w:r>
          </w:p>
        </w:tc>
      </w:tr>
    </w:tbl>
    <w:p w:rsidR="006D03F5" w:rsidRDefault="00552A82" w:rsidP="00CE0E4C">
      <w:pPr>
        <w:pStyle w:val="Beschriftung"/>
      </w:pPr>
      <w:bookmarkStart w:id="53" w:name="_Ref354424528"/>
      <w:bookmarkStart w:id="54" w:name="_Toc356309137"/>
      <w:r>
        <w:t xml:space="preserve">Tabelle </w:t>
      </w:r>
      <w:fldSimple w:instr=" SEQ Tabelle \* ARABIC ">
        <w:r w:rsidR="0003277F">
          <w:rPr>
            <w:noProof/>
          </w:rPr>
          <w:t>2</w:t>
        </w:r>
      </w:fldSimple>
      <w:bookmarkEnd w:id="53"/>
      <w:r>
        <w:t>: Einstellungsmöglichkeiten des Programms</w:t>
      </w:r>
      <w:bookmarkEnd w:id="54"/>
    </w:p>
    <w:p w:rsidR="009A6355" w:rsidRDefault="009A6355" w:rsidP="00CE0E4C">
      <w:pPr>
        <w:pStyle w:val="berschrift2"/>
      </w:pPr>
      <w:bookmarkStart w:id="55" w:name="_Toc356309121"/>
      <w:r>
        <w:t>Klassenraum</w:t>
      </w:r>
      <w:bookmarkEnd w:id="55"/>
    </w:p>
    <w:p w:rsidR="00524D7D" w:rsidRPr="00524D7D" w:rsidRDefault="00524D7D" w:rsidP="00CE0E4C">
      <w:r>
        <w:t>Der Klassenraum ist in einem Quadrat angeordnet. Der gelbe Bereich markiert einen Tisch. An jedem Tisch kann ein Schüler sitzen. Die Tafel ist u</w:t>
      </w:r>
      <w:r>
        <w:t>n</w:t>
      </w:r>
      <w:r>
        <w:t xml:space="preserve">ten im Bild zu sehen. Auf der linken Seite ist eine Legende eingezeichnet. Wenn man mit der Maus über die Schüler fährt, wird für jeden Schüler die </w:t>
      </w:r>
      <w:r>
        <w:lastRenderedPageBreak/>
        <w:t>Beziehung zu allen anderen Schülern angezeigt. Dabei entspricht grün einer guten Beziehung (diese Schüler sollten nebeneinander sitzen) und rot en</w:t>
      </w:r>
      <w:r>
        <w:t>t</w:t>
      </w:r>
      <w:r>
        <w:t>spricht einer schlechten Beziehung (wenn diese Schüler nebeneinander sitze, wird der Unterricht gestört oder die Beiden lenken sich gegenseitig ab).</w:t>
      </w:r>
    </w:p>
    <w:p w:rsidR="00524D7D" w:rsidRDefault="00524D7D" w:rsidP="00774766">
      <w:pPr>
        <w:pStyle w:val="StandardNichthngend"/>
      </w:pPr>
      <w:r>
        <w:rPr>
          <w:noProof/>
          <w:lang w:eastAsia="de-DE"/>
        </w:rPr>
        <w:drawing>
          <wp:inline distT="0" distB="0" distL="0" distR="0" wp14:anchorId="6DE5B7B0" wp14:editId="20C4BEBF">
            <wp:extent cx="5414839" cy="25184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425" t="19109" r="1427" b="35345"/>
                    <a:stretch/>
                  </pic:blipFill>
                  <pic:spPr bwMode="auto">
                    <a:xfrm>
                      <a:off x="0" y="0"/>
                      <a:ext cx="5420617" cy="2521104"/>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CE0E4C">
      <w:pPr>
        <w:pStyle w:val="Beschriftung"/>
      </w:pPr>
      <w:bookmarkStart w:id="56" w:name="_Toc356309133"/>
      <w:r w:rsidRPr="008A0211">
        <w:t xml:space="preserve">Abbildung </w:t>
      </w:r>
      <w:fldSimple w:instr=" SEQ Abbildung \* ARABIC ">
        <w:r w:rsidR="007B6AB6">
          <w:rPr>
            <w:noProof/>
          </w:rPr>
          <w:t>7</w:t>
        </w:r>
      </w:fldSimple>
      <w:r w:rsidRPr="008A0211">
        <w:t>: Klassenraum mit Tafel, Schülern und einer Legende</w:t>
      </w:r>
      <w:bookmarkEnd w:id="56"/>
    </w:p>
    <w:p w:rsidR="00524D7D" w:rsidRDefault="00A46DC1" w:rsidP="00CE0E4C">
      <w:pPr>
        <w:pStyle w:val="berschrift3"/>
      </w:pPr>
      <w:bookmarkStart w:id="57" w:name="_Toc356309122"/>
      <w:r>
        <w:t>Relationen der Schüler</w:t>
      </w:r>
      <w:bookmarkEnd w:id="57"/>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CE0E4C">
      <w:pPr>
        <w:pStyle w:val="Listenabsatz"/>
        <w:numPr>
          <w:ilvl w:val="0"/>
          <w:numId w:val="38"/>
        </w:numPr>
      </w:pPr>
      <w:r>
        <w:t>Beziehung zwischen zwei Schülern</w:t>
      </w:r>
    </w:p>
    <w:p w:rsidR="00524D7D" w:rsidRDefault="00524D7D" w:rsidP="00CE0E4C">
      <w:pPr>
        <w:pStyle w:val="Listenabsatz"/>
        <w:numPr>
          <w:ilvl w:val="0"/>
          <w:numId w:val="38"/>
        </w:numPr>
      </w:pPr>
      <w:r>
        <w:t>Beziehung des Schülers zur Tafel</w:t>
      </w:r>
    </w:p>
    <w:p w:rsidR="00A46DC1" w:rsidRDefault="00524D7D" w:rsidP="00CE0E4C">
      <w:r>
        <w:t>Wenn die Maus über einem Schüler schwebt, werden seine Beziehu</w:t>
      </w:r>
      <w:r>
        <w:t>n</w:t>
      </w:r>
      <w:r>
        <w:t>gen angezeigt.</w:t>
      </w:r>
      <w:r w:rsidR="00A46DC1">
        <w:t xml:space="preserve"> In der </w:t>
      </w:r>
      <w:r w:rsidR="00A46DC1">
        <w:fldChar w:fldCharType="begin"/>
      </w:r>
      <w:r w:rsidR="00A46DC1">
        <w:instrText xml:space="preserve"> REF _Ref354502623 \h </w:instrText>
      </w:r>
      <w:r w:rsidR="00A46DC1">
        <w:fldChar w:fldCharType="separate"/>
      </w:r>
      <w:r w:rsidR="0003277F">
        <w:t xml:space="preserve">Abbildung </w:t>
      </w:r>
      <w:r w:rsidR="0003277F">
        <w:rPr>
          <w:noProof/>
        </w:rPr>
        <w:t>6</w:t>
      </w:r>
      <w:r w:rsidR="00A46DC1">
        <w:fldChar w:fldCharType="end"/>
      </w:r>
      <w:r w:rsidR="00A46DC1">
        <w:t xml:space="preserve"> ist die Maus über Madlen und ihre Relati</w:t>
      </w:r>
      <w:r w:rsidR="00A46DC1">
        <w:t>o</w:t>
      </w:r>
      <w:r w:rsidR="00A46DC1">
        <w:t>nen werden sichtbar. Hier ist beispielsweise die Relation zur Tafel=3. Das b</w:t>
      </w:r>
      <w:r w:rsidR="00A46DC1">
        <w:t>e</w:t>
      </w:r>
      <w:r w:rsidR="00A46DC1">
        <w:t>deutet, Madlen sollte nach Möglichkeit näher an der Tafel sitzen. Dieser Wert lässt sich nicht nur an der Linie zur Tafel ablesen, sondern ist auch als weißer Balken in der Legende eingezeichnet.</w:t>
      </w:r>
    </w:p>
    <w:p w:rsidR="00524D7D" w:rsidRDefault="00A46DC1" w:rsidP="00774766">
      <w:pPr>
        <w:pStyle w:val="StandardNichthngend"/>
      </w:pPr>
      <w:r>
        <w:rPr>
          <w:noProof/>
          <w:lang w:eastAsia="de-DE"/>
        </w:rPr>
        <w:lastRenderedPageBreak/>
        <w:drawing>
          <wp:inline distT="0" distB="0" distL="0" distR="0" wp14:anchorId="36D656C4" wp14:editId="57CB6B94">
            <wp:extent cx="5446644" cy="2743200"/>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1139" t="18200" r="1282" b="32361"/>
                    <a:stretch/>
                  </pic:blipFill>
                  <pic:spPr bwMode="auto">
                    <a:xfrm>
                      <a:off x="0" y="0"/>
                      <a:ext cx="5444625" cy="274218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58" w:name="_Ref354502623"/>
      <w:bookmarkStart w:id="59" w:name="_Toc356309134"/>
      <w:r>
        <w:t xml:space="preserve">Abbildung </w:t>
      </w:r>
      <w:fldSimple w:instr=" SEQ Abbildung \* ARABIC ">
        <w:r w:rsidR="007B6AB6">
          <w:rPr>
            <w:noProof/>
          </w:rPr>
          <w:t>8</w:t>
        </w:r>
      </w:fldSimple>
      <w:bookmarkEnd w:id="58"/>
      <w:r>
        <w:t>: Die Relationen einer Schülerin werden angezeigt.</w:t>
      </w:r>
      <w:bookmarkEnd w:id="59"/>
    </w:p>
    <w:p w:rsidR="00A46DC1" w:rsidRDefault="00A46DC1" w:rsidP="00CE0E4C">
      <w:r>
        <w:t>Außerdem werden die Relationen zu Elena(-3=Rot) und Michelle (4=Grün) angezeigt. Diese Relationen lassen sich hier auch verändern. Wenn Madlen beispielsweise nicht neben Jan sitzen soll, dann</w:t>
      </w:r>
      <w:r w:rsidR="001C1048">
        <w:t xml:space="preserve"> kann Madlen ang</w:t>
      </w:r>
      <w:r w:rsidR="001C1048">
        <w:t>e</w:t>
      </w:r>
      <w:r w:rsidR="001C1048">
        <w:t xml:space="preserve">klickt werden, </w:t>
      </w:r>
      <w:r>
        <w:t>mit gedrückter</w:t>
      </w:r>
      <w:r w:rsidR="001C1048">
        <w:t xml:space="preserve"> linker </w:t>
      </w:r>
      <w:r>
        <w:t xml:space="preserve">Maustaste auf Jan </w:t>
      </w:r>
      <w:r w:rsidR="001C1048">
        <w:t xml:space="preserve">gezogen werden und dort die linke Taste losgelassen werden. </w:t>
      </w:r>
      <w:r>
        <w:t>Über das Mausrad kann nun die Rel</w:t>
      </w:r>
      <w:r>
        <w:t>a</w:t>
      </w:r>
      <w:r>
        <w:t>tion verändert werden. Bei einer Drehung des Rads vom Benutzer weg, wird dieser Wert größer (Richtung grün). In die andere Richtung wird der Wert kleiner (Richtung rot).</w:t>
      </w:r>
      <w:r w:rsidR="001C1048">
        <w:t xml:space="preserve"> Der Wert wird an der Linie zwischen Madlen und Jan angezeigt, ist in der Legende über den weißen Balken sichtbar und zusätzlich wird der Tisch von Jan in der entsprechenden Farbe eingefärbt.</w:t>
      </w:r>
      <w:r>
        <w:t xml:space="preserve"> Ist der g</w:t>
      </w:r>
      <w:r>
        <w:t>e</w:t>
      </w:r>
      <w:r>
        <w:t xml:space="preserve">wünschte </w:t>
      </w:r>
      <w:r w:rsidR="001C1048">
        <w:t>Wert eingestellt, dann muss die Maus den Tisch von Jan verlassen. Damit wird die Bearbeitung abgeschlossen und der Wert übernommen.</w:t>
      </w:r>
    </w:p>
    <w:p w:rsidR="00C1111C" w:rsidRDefault="00C1111C" w:rsidP="00C1111C">
      <w:pPr>
        <w:pStyle w:val="berschrift3"/>
      </w:pPr>
      <w:bookmarkStart w:id="60" w:name="_Toc356309123"/>
      <w:r>
        <w:t>Relation zur Tafel</w:t>
      </w:r>
      <w:bookmarkEnd w:id="60"/>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p>
    <w:p w:rsidR="006E6D37" w:rsidRDefault="006E6D37" w:rsidP="00CE0E4C">
      <w:pPr>
        <w:pStyle w:val="berschrift2"/>
      </w:pPr>
      <w:bookmarkStart w:id="61" w:name="_Toc356309124"/>
      <w:r>
        <w:lastRenderedPageBreak/>
        <w:t>Fitness-Funktion</w:t>
      </w:r>
      <w:bookmarkEnd w:id="61"/>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5379AF" w:rsidP="00CE0E4C">
      <w:pPr>
        <w:rPr>
          <w:noProof/>
          <w:lang w:eastAsia="de-DE"/>
        </w:rPr>
      </w:pPr>
    </w:p>
    <w:p w:rsidR="005379AF" w:rsidRDefault="005379AF" w:rsidP="00CE0E4C">
      <w:r>
        <w:rPr>
          <w:noProof/>
          <w:lang w:eastAsia="de-DE"/>
        </w:rPr>
        <w:drawing>
          <wp:inline distT="0" distB="0" distL="0" distR="0" wp14:anchorId="31EAE675" wp14:editId="1B97DA3E">
            <wp:extent cx="5373922" cy="1844703"/>
            <wp:effectExtent l="0" t="0" r="0"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2138" t="64943" r="1531" b="1724"/>
                    <a:stretch/>
                  </pic:blipFill>
                  <pic:spPr bwMode="auto">
                    <a:xfrm>
                      <a:off x="0" y="0"/>
                      <a:ext cx="5375072" cy="1845098"/>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62" w:name="_Toc356309135"/>
      <w:r>
        <w:t xml:space="preserve">Abbildung </w:t>
      </w:r>
      <w:fldSimple w:instr=" SEQ Abbildung \* ARABIC ">
        <w:r w:rsidR="007B6AB6">
          <w:rPr>
            <w:noProof/>
          </w:rPr>
          <w:t>9</w:t>
        </w:r>
      </w:fldSimple>
      <w:r>
        <w:t>: Verlauf der Fitness und Fitness der aktuellen Repräsentation</w:t>
      </w:r>
      <w:bookmarkEnd w:id="62"/>
    </w:p>
    <w:p w:rsidR="005379AF" w:rsidRPr="005379AF" w:rsidRDefault="00575B0F" w:rsidP="00CE0E4C">
      <w:r>
        <w:t>I</w:t>
      </w:r>
      <w:r w:rsidR="005379AF">
        <w:t xml:space="preserve">n diesem Abschnitt ist der </w:t>
      </w:r>
      <w:r>
        <w:t xml:space="preserve">numerische Fitnesswert oben rechts </w:t>
      </w:r>
      <w:r w:rsidR="005379AF">
        <w:t>eing</w:t>
      </w:r>
      <w:r w:rsidR="005379AF">
        <w:t>e</w:t>
      </w:r>
      <w:r w:rsidR="005379AF">
        <w:t>blendet. In diesem Beispiel steigt die Fitness in den ersten 5 Generationen stark. Ab der 3</w:t>
      </w:r>
      <w:r w:rsidR="000B706B">
        <w:t>7</w:t>
      </w:r>
      <w:r w:rsidR="005379AF">
        <w:t xml:space="preserve">. Generation verbessert sich die Fitness </w:t>
      </w:r>
      <w:r w:rsidR="00A30A83">
        <w:t>nur noch minimal.</w:t>
      </w:r>
    </w:p>
    <w:p w:rsidR="002A48D2" w:rsidRDefault="002A48D2" w:rsidP="00A539ED">
      <w:pPr>
        <w:pStyle w:val="berschrift1"/>
      </w:pPr>
      <w:bookmarkStart w:id="63" w:name="_Toc356309125"/>
      <w:bookmarkStart w:id="64" w:name="_Ref350362087"/>
      <w:bookmarkStart w:id="65" w:name="_Ref356315308"/>
      <w:r>
        <w:lastRenderedPageBreak/>
        <w:t>Evaluation</w:t>
      </w:r>
      <w:bookmarkEnd w:id="63"/>
      <w:bookmarkEnd w:id="65"/>
    </w:p>
    <w:p w:rsidR="002A48D2" w:rsidRPr="00E7389A" w:rsidRDefault="002A48D2" w:rsidP="00CE0E4C">
      <w:pPr>
        <w:rPr>
          <w:highlight w:val="yellow"/>
          <w:lang w:eastAsia="de-DE"/>
        </w:rPr>
      </w:pPr>
      <w:r w:rsidRPr="00E7389A">
        <w:rPr>
          <w:highlight w:val="yellow"/>
          <w:lang w:eastAsia="de-DE"/>
        </w:rPr>
        <w:t>die Einstellung der Parameter an einem oder mehreren Beispielen u</w:t>
      </w:r>
      <w:r w:rsidRPr="00E7389A">
        <w:rPr>
          <w:highlight w:val="yellow"/>
          <w:lang w:eastAsia="de-DE"/>
        </w:rPr>
        <w:t>n</w:t>
      </w:r>
      <w:r w:rsidRPr="00E7389A">
        <w:rPr>
          <w:highlight w:val="yellow"/>
          <w:lang w:eastAsia="de-DE"/>
        </w:rPr>
        <w:t>tersuchen.</w:t>
      </w:r>
    </w:p>
    <w:p w:rsidR="002A48D2" w:rsidRPr="00E7389A" w:rsidRDefault="002A48D2" w:rsidP="00CE0E4C">
      <w:pPr>
        <w:rPr>
          <w:highlight w:val="yellow"/>
          <w:lang w:eastAsia="de-DE"/>
        </w:rPr>
      </w:pPr>
      <w:r w:rsidRPr="00E7389A">
        <w:rPr>
          <w:highlight w:val="yellow"/>
          <w:lang w:eastAsia="de-DE"/>
        </w:rPr>
        <w:t>Die Vorgehensweise zeigen ich Ihnen, sobald Ihr Programm die b</w:t>
      </w:r>
      <w:r w:rsidRPr="00E7389A">
        <w:rPr>
          <w:highlight w:val="yellow"/>
          <w:lang w:eastAsia="de-DE"/>
        </w:rPr>
        <w:t>e</w:t>
      </w:r>
      <w:r w:rsidRPr="00E7389A">
        <w:rPr>
          <w:highlight w:val="yellow"/>
          <w:lang w:eastAsia="de-DE"/>
        </w:rPr>
        <w:t>sprochenen Einstellungen beherrscht.</w:t>
      </w:r>
    </w:p>
    <w:p w:rsidR="002A48D2" w:rsidRPr="00E7389A" w:rsidRDefault="002A48D2" w:rsidP="00CE0E4C">
      <w:pPr>
        <w:rPr>
          <w:highlight w:val="yellow"/>
          <w:lang w:eastAsia="de-DE"/>
        </w:rPr>
      </w:pPr>
      <w:r w:rsidRPr="00E7389A">
        <w:rPr>
          <w:highlight w:val="yellow"/>
          <w:lang w:eastAsia="de-DE"/>
        </w:rPr>
        <w:t>Idee ist hierbei, bei einer guten Grundeinstellung der Parameter j</w:t>
      </w:r>
      <w:r w:rsidRPr="00E7389A">
        <w:rPr>
          <w:highlight w:val="yellow"/>
          <w:lang w:eastAsia="de-DE"/>
        </w:rPr>
        <w:t>e</w:t>
      </w:r>
      <w:r w:rsidRPr="00E7389A">
        <w:rPr>
          <w:highlight w:val="yellow"/>
          <w:lang w:eastAsia="de-DE"/>
        </w:rPr>
        <w:t>weils zu überprüfen wie sich das Lösungsverhalten ändert, wenn ein Param</w:t>
      </w:r>
      <w:r w:rsidRPr="00E7389A">
        <w:rPr>
          <w:highlight w:val="yellow"/>
          <w:lang w:eastAsia="de-DE"/>
        </w:rPr>
        <w:t>e</w:t>
      </w:r>
      <w:r w:rsidRPr="00E7389A">
        <w:rPr>
          <w:highlight w:val="yellow"/>
          <w:lang w:eastAsia="de-DE"/>
        </w:rPr>
        <w:t xml:space="preserve">ter </w:t>
      </w:r>
      <w:proofErr w:type="spellStart"/>
      <w:r w:rsidRPr="00E7389A">
        <w:rPr>
          <w:highlight w:val="yellow"/>
          <w:lang w:eastAsia="de-DE"/>
        </w:rPr>
        <w:t>variert</w:t>
      </w:r>
      <w:proofErr w:type="spellEnd"/>
      <w:r w:rsidRPr="00E7389A">
        <w:rPr>
          <w:highlight w:val="yellow"/>
          <w:lang w:eastAsia="de-DE"/>
        </w:rPr>
        <w:t xml:space="preserve"> wird (z.B. angezeigt durch eine Kurvenschar für 3-5 Parametera</w:t>
      </w:r>
      <w:r w:rsidRPr="00E7389A">
        <w:rPr>
          <w:highlight w:val="yellow"/>
          <w:lang w:eastAsia="de-DE"/>
        </w:rPr>
        <w:t>l</w:t>
      </w:r>
      <w:r w:rsidRPr="00E7389A">
        <w:rPr>
          <w:highlight w:val="yellow"/>
          <w:lang w:eastAsia="de-DE"/>
        </w:rPr>
        <w:t>ternativen).</w:t>
      </w:r>
    </w:p>
    <w:p w:rsidR="009B7A14" w:rsidRDefault="0052074C" w:rsidP="00CE0E4C">
      <w:pPr>
        <w:pStyle w:val="berschrift1"/>
      </w:pPr>
      <w:bookmarkStart w:id="66" w:name="_Toc356309126"/>
      <w:r>
        <w:lastRenderedPageBreak/>
        <w:t>Zusammenfassung und Ausblick</w:t>
      </w:r>
      <w:bookmarkEnd w:id="64"/>
      <w:bookmarkEnd w:id="66"/>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Das Ziel des Projekts war es Evolutionäre Algorithmen zur Erstellung eines Sitzplans zu verwendet.</w:t>
      </w:r>
      <w:r>
        <w:t xml:space="preserve"> </w:t>
      </w:r>
      <w:r>
        <w:t xml:space="preserve">In den Kapiteln </w:t>
      </w:r>
      <w:r>
        <w:fldChar w:fldCharType="begin"/>
      </w:r>
      <w:r>
        <w:instrText xml:space="preserve"> REF _Ref350362010 \r \h </w:instrText>
      </w:r>
      <w:r>
        <w:fldChar w:fldCharType="separate"/>
      </w:r>
      <w:r>
        <w:t>2</w:t>
      </w:r>
      <w:r>
        <w:fldChar w:fldCharType="end"/>
      </w:r>
      <w:r>
        <w:t xml:space="preserve"> und </w:t>
      </w:r>
      <w:r>
        <w:fldChar w:fldCharType="begin"/>
      </w:r>
      <w:r>
        <w:instrText xml:space="preserve"> REF _Ref350362014 \r \h </w:instrText>
      </w:r>
      <w:r>
        <w:fldChar w:fldCharType="separate"/>
      </w:r>
      <w:r>
        <w:t>3</w:t>
      </w:r>
      <w:r>
        <w:fldChar w:fldCharType="end"/>
      </w:r>
      <w:r>
        <w:t xml:space="preserve"> wurden die Grundlagen und die Implementierung erläutert. Kapitel </w:t>
      </w:r>
      <w:r>
        <w:fldChar w:fldCharType="begin"/>
      </w:r>
      <w:r>
        <w:instrText xml:space="preserve"> REF _Ref356315133 \r \h </w:instrText>
      </w:r>
      <w:r>
        <w:fldChar w:fldCharType="separate"/>
      </w:r>
      <w:r>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487B56">
        <w:t>5</w:t>
      </w:r>
      <w:r w:rsidR="00487B56">
        <w:fldChar w:fldCharType="end"/>
      </w:r>
      <w:r w:rsidR="00487B56">
        <w:t xml:space="preserve"> zeigt, dass die gestellte Aufg</w:t>
      </w:r>
      <w:r w:rsidR="00487B56">
        <w:t>a</w:t>
      </w:r>
      <w:r w:rsidR="00487B56">
        <w:t>be voll erfüllt wurde. Es ist mit Hilfe des Programms möglich einen Klasse</w:t>
      </w:r>
      <w:r w:rsidR="00487B56">
        <w:t>n</w:t>
      </w:r>
      <w:r w:rsidR="00487B56">
        <w:t>raum in Rasterform zu modellieren und mit Schülern zu füllen. Außerdem können die geforderten Einschränkungen und Beziehungen modelliert we</w:t>
      </w:r>
      <w:r w:rsidR="00487B56">
        <w:t>r</w:t>
      </w:r>
      <w:r w:rsidR="00487B56">
        <w:t xml:space="preserve">den und zum Schluss ein optimaler </w:t>
      </w:r>
      <w:proofErr w:type="spellStart"/>
      <w:r w:rsidR="00487B56">
        <w:t>Sit</w:t>
      </w:r>
      <w:bookmarkStart w:id="67" w:name="_GoBack"/>
      <w:bookmarkEnd w:id="67"/>
      <w:r w:rsidR="00487B56">
        <w:t>zplan</w:t>
      </w:r>
      <w:proofErr w:type="spellEnd"/>
      <w:r w:rsidR="00487B56">
        <w:t xml:space="preserve">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68" w:name="_Toc356309128"/>
      <w:r>
        <w:t>Verbesserungsmöglichkeiten</w:t>
      </w:r>
      <w:bookmarkEnd w:id="68"/>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w:t>
      </w:r>
      <w:r>
        <w:t>e</w:t>
      </w:r>
      <w:r>
        <w:t>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w:t>
      </w:r>
      <w:r w:rsidR="000C0923">
        <w:t>d</w:t>
      </w:r>
      <w:r w:rsidR="000C0923">
        <w:t>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p>
    <w:p w:rsidR="00570E08" w:rsidRDefault="00C22B97" w:rsidP="00D2090B">
      <w:r>
        <w:t>Die höchste Leistung, die mit heutigen handelsüblichen Rechnern mö</w:t>
      </w:r>
      <w:r>
        <w:t>g</w:t>
      </w:r>
      <w:r>
        <w:t xml:space="preserve">lichst ist, stellt die Verwendung der Grafikkarte dar. Sie ist, im Gegensatz zu der CPU, genau auf die parallele Berechnung ausgelegt. Eine Untersuchung dazu wird gerade von Andreas </w:t>
      </w:r>
      <w:proofErr w:type="spellStart"/>
      <w:r>
        <w:t>Bartschat</w:t>
      </w:r>
      <w:proofErr w:type="spellEnd"/>
      <w:r>
        <w:t xml:space="preserve"> im Rahmen seiner Studienarbeit vo</w:t>
      </w:r>
      <w:r>
        <w:t>r</w:t>
      </w:r>
      <w:r>
        <w:t>genommen.</w:t>
      </w:r>
    </w:p>
    <w:p w:rsidR="000E0B24" w:rsidRDefault="000E0B24" w:rsidP="000E0B24">
      <w:pPr>
        <w:pStyle w:val="berschrift2"/>
      </w:pPr>
      <w:r>
        <w:t>Fazit</w:t>
      </w:r>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p>
    <w:p w:rsidR="000E0B24" w:rsidRPr="000E0B24" w:rsidRDefault="000E0B24" w:rsidP="000E0B24">
      <w:pPr>
        <w:ind w:firstLine="0"/>
        <w:jc w:val="left"/>
        <w:sectPr w:rsidR="000E0B24" w:rsidRPr="000E0B24" w:rsidSect="008F5D1D">
          <w:headerReference w:type="default" r:id="rId25"/>
          <w:headerReference w:type="first" r:id="rId26"/>
          <w:footerReference w:type="first" r:id="rId27"/>
          <w:footnotePr>
            <w:numRestart w:val="eachPage"/>
          </w:footnotePr>
          <w:type w:val="continuous"/>
          <w:pgSz w:w="11906" w:h="16838" w:code="9"/>
          <w:pgMar w:top="1701" w:right="1985" w:bottom="1701" w:left="1701" w:header="709" w:footer="709" w:gutter="567"/>
          <w:pgNumType w:start="1"/>
          <w:cols w:space="708"/>
          <w:docGrid w:linePitch="360"/>
        </w:sectPr>
      </w:pPr>
      <w:r>
        <w:br w:type="page"/>
      </w:r>
    </w:p>
    <w:p w:rsidR="002E2292" w:rsidRDefault="002E2292" w:rsidP="00CE0E4C">
      <w:pPr>
        <w:pStyle w:val="Anhnge"/>
        <w:numPr>
          <w:ilvl w:val="0"/>
          <w:numId w:val="8"/>
        </w:numPr>
      </w:pPr>
      <w:r w:rsidRPr="00B51E58">
        <w:lastRenderedPageBreak/>
        <w:t>Glossar</w:t>
      </w:r>
    </w:p>
    <w:p w:rsidR="0003277F" w:rsidRDefault="00D07FFB" w:rsidP="004C4684">
      <w:pPr>
        <w:pStyle w:val="Rechtsgrundlagenverzeichnis"/>
        <w:tabs>
          <w:tab w:val="left" w:pos="851"/>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03277F" w:rsidRPr="009F7E6C">
        <w:rPr>
          <w:b/>
          <w:noProof/>
        </w:rPr>
        <w:t xml:space="preserve">EA: </w:t>
      </w:r>
      <w:r w:rsidR="0003277F">
        <w:rPr>
          <w:noProof/>
        </w:rPr>
        <w:t>Evolutionäre Algorithmen</w:t>
      </w:r>
      <w:r w:rsidR="0003277F">
        <w:rPr>
          <w:noProof/>
        </w:rPr>
        <w:tab/>
      </w:r>
      <w:r w:rsidR="0003277F">
        <w:rPr>
          <w:noProof/>
        </w:rPr>
        <w:tab/>
        <w:t>13</w:t>
      </w:r>
    </w:p>
    <w:p w:rsidR="0003277F" w:rsidRDefault="0003277F" w:rsidP="004C4684">
      <w:pPr>
        <w:pStyle w:val="Rechtsgrundlagenverzeichnis"/>
        <w:tabs>
          <w:tab w:val="left" w:pos="851"/>
          <w:tab w:val="right" w:pos="8777"/>
        </w:tabs>
        <w:rPr>
          <w:noProof/>
        </w:rPr>
      </w:pPr>
      <w:r w:rsidRPr="009F7E6C">
        <w:rPr>
          <w:b/>
          <w:noProof/>
        </w:rPr>
        <w:t>GUI:</w:t>
      </w:r>
      <w:r>
        <w:rPr>
          <w:noProof/>
        </w:rPr>
        <w:t xml:space="preserve"> Graphical User Interface</w:t>
      </w:r>
      <w:r>
        <w:rPr>
          <w:noProof/>
        </w:rPr>
        <w:tab/>
      </w:r>
      <w:r>
        <w:rPr>
          <w:noProof/>
        </w:rPr>
        <w:tab/>
        <w:t>13</w:t>
      </w:r>
    </w:p>
    <w:p w:rsidR="0003277F" w:rsidRDefault="0003277F" w:rsidP="004C4684">
      <w:pPr>
        <w:pStyle w:val="Rechtsgrundlagenverzeichnis"/>
        <w:tabs>
          <w:tab w:val="left" w:pos="851"/>
          <w:tab w:val="right" w:pos="8777"/>
        </w:tabs>
        <w:rPr>
          <w:noProof/>
        </w:rPr>
      </w:pPr>
      <w:r w:rsidRPr="009F7E6C">
        <w:rPr>
          <w:b/>
          <w:noProof/>
        </w:rPr>
        <w:t>IDE:</w:t>
      </w:r>
      <w:r>
        <w:rPr>
          <w:noProof/>
        </w:rPr>
        <w:t xml:space="preserve"> Integrated Development Environment</w:t>
      </w:r>
      <w:r>
        <w:rPr>
          <w:noProof/>
        </w:rPr>
        <w:tab/>
      </w:r>
      <w:r>
        <w:rPr>
          <w:noProof/>
        </w:rPr>
        <w:tab/>
        <w:t>11</w:t>
      </w:r>
    </w:p>
    <w:p w:rsidR="0003277F" w:rsidRDefault="0003277F" w:rsidP="004C4684">
      <w:pPr>
        <w:pStyle w:val="Rechtsgrundlagenverzeichnis"/>
        <w:tabs>
          <w:tab w:val="left" w:pos="851"/>
          <w:tab w:val="right" w:pos="8777"/>
        </w:tabs>
        <w:rPr>
          <w:noProof/>
        </w:rPr>
      </w:pPr>
      <w:r w:rsidRPr="009F7E6C">
        <w:rPr>
          <w:b/>
          <w:noProof/>
        </w:rPr>
        <w:t xml:space="preserve">MVC: </w:t>
      </w:r>
      <w:r>
        <w:rPr>
          <w:noProof/>
        </w:rPr>
        <w:t>Model View Controller</w:t>
      </w:r>
      <w:r>
        <w:rPr>
          <w:noProof/>
        </w:rPr>
        <w:tab/>
      </w:r>
      <w:r>
        <w:rPr>
          <w:noProof/>
        </w:rPr>
        <w:tab/>
        <w:t>12</w:t>
      </w:r>
    </w:p>
    <w:p w:rsidR="0003277F" w:rsidRPr="00B42505" w:rsidRDefault="0003277F" w:rsidP="004C4684">
      <w:pPr>
        <w:pStyle w:val="Rechtsgrundlagenverzeichnis"/>
        <w:tabs>
          <w:tab w:val="left" w:pos="851"/>
          <w:tab w:val="right" w:pos="8777"/>
        </w:tabs>
        <w:rPr>
          <w:noProof/>
          <w:lang w:val="en-US"/>
        </w:rPr>
      </w:pPr>
      <w:r w:rsidRPr="00B42505">
        <w:rPr>
          <w:b/>
          <w:noProof/>
          <w:lang w:val="en-US"/>
        </w:rPr>
        <w:t xml:space="preserve">WYSIWYG: </w:t>
      </w:r>
      <w:r w:rsidRPr="00B42505">
        <w:rPr>
          <w:noProof/>
          <w:lang w:val="en-US"/>
        </w:rPr>
        <w:t>What You See Is What You Get</w:t>
      </w:r>
      <w:r w:rsidRPr="00B42505">
        <w:rPr>
          <w:noProof/>
          <w:lang w:val="en-US"/>
        </w:rPr>
        <w:tab/>
      </w:r>
      <w:r w:rsidRPr="00B42505">
        <w:rPr>
          <w:noProof/>
          <w:lang w:val="en-US"/>
        </w:rPr>
        <w:tab/>
        <w:t>11</w:t>
      </w:r>
    </w:p>
    <w:p w:rsidR="0052074C" w:rsidRDefault="00D07FFB" w:rsidP="001A3F75">
      <w:pPr>
        <w:pStyle w:val="Anhnge"/>
      </w:pPr>
      <w:r>
        <w:fldChar w:fldCharType="end"/>
      </w:r>
      <w:r w:rsidR="0052074C">
        <w:t>Abbildungsverzeichnis</w:t>
      </w:r>
    </w:p>
    <w:p w:rsidR="0003277F"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309129" w:history="1">
        <w:r w:rsidR="0003277F" w:rsidRPr="00FF524A">
          <w:rPr>
            <w:rStyle w:val="Hyperlink"/>
            <w:noProof/>
          </w:rPr>
          <w:t>Abbildung 1: Gewichtung der Umgebung eines Schülers</w:t>
        </w:r>
        <w:r w:rsidR="0003277F">
          <w:rPr>
            <w:noProof/>
            <w:webHidden/>
          </w:rPr>
          <w:tab/>
        </w:r>
        <w:r w:rsidR="0003277F">
          <w:rPr>
            <w:noProof/>
            <w:webHidden/>
          </w:rPr>
          <w:fldChar w:fldCharType="begin"/>
        </w:r>
        <w:r w:rsidR="0003277F">
          <w:rPr>
            <w:noProof/>
            <w:webHidden/>
          </w:rPr>
          <w:instrText xml:space="preserve"> PAGEREF _Toc356309129 \h </w:instrText>
        </w:r>
        <w:r w:rsidR="0003277F">
          <w:rPr>
            <w:noProof/>
            <w:webHidden/>
          </w:rPr>
        </w:r>
        <w:r w:rsidR="0003277F">
          <w:rPr>
            <w:noProof/>
            <w:webHidden/>
          </w:rPr>
          <w:fldChar w:fldCharType="separate"/>
        </w:r>
        <w:r w:rsidR="0003277F">
          <w:rPr>
            <w:noProof/>
            <w:webHidden/>
          </w:rPr>
          <w:t>5</w:t>
        </w:r>
        <w:r w:rsidR="0003277F">
          <w:rPr>
            <w:noProof/>
            <w:webHidden/>
          </w:rPr>
          <w:fldChar w:fldCharType="end"/>
        </w:r>
      </w:hyperlink>
    </w:p>
    <w:p w:rsidR="0003277F" w:rsidRDefault="00335105">
      <w:pPr>
        <w:pStyle w:val="Abbildungsverzeichnis"/>
        <w:tabs>
          <w:tab w:val="right" w:leader="dot" w:pos="8777"/>
        </w:tabs>
        <w:rPr>
          <w:rFonts w:eastAsiaTheme="minorEastAsia"/>
          <w:noProof/>
          <w:sz w:val="22"/>
          <w:szCs w:val="22"/>
          <w:lang w:eastAsia="de-DE"/>
        </w:rPr>
      </w:pPr>
      <w:hyperlink w:anchor="_Toc356309130" w:history="1">
        <w:r w:rsidR="0003277F" w:rsidRPr="00FF524A">
          <w:rPr>
            <w:rStyle w:val="Hyperlink"/>
            <w:noProof/>
          </w:rPr>
          <w:t>Abbildung 2: Abdeckung des Codes durch Unit-Tests</w:t>
        </w:r>
        <w:r w:rsidR="0003277F">
          <w:rPr>
            <w:noProof/>
            <w:webHidden/>
          </w:rPr>
          <w:tab/>
        </w:r>
        <w:r w:rsidR="0003277F">
          <w:rPr>
            <w:noProof/>
            <w:webHidden/>
          </w:rPr>
          <w:fldChar w:fldCharType="begin"/>
        </w:r>
        <w:r w:rsidR="0003277F">
          <w:rPr>
            <w:noProof/>
            <w:webHidden/>
          </w:rPr>
          <w:instrText xml:space="preserve"> PAGEREF _Toc356309130 \h </w:instrText>
        </w:r>
        <w:r w:rsidR="0003277F">
          <w:rPr>
            <w:noProof/>
            <w:webHidden/>
          </w:rPr>
        </w:r>
        <w:r w:rsidR="0003277F">
          <w:rPr>
            <w:noProof/>
            <w:webHidden/>
          </w:rPr>
          <w:fldChar w:fldCharType="separate"/>
        </w:r>
        <w:r w:rsidR="0003277F">
          <w:rPr>
            <w:noProof/>
            <w:webHidden/>
          </w:rPr>
          <w:t>13</w:t>
        </w:r>
        <w:r w:rsidR="0003277F">
          <w:rPr>
            <w:noProof/>
            <w:webHidden/>
          </w:rPr>
          <w:fldChar w:fldCharType="end"/>
        </w:r>
      </w:hyperlink>
    </w:p>
    <w:p w:rsidR="0003277F" w:rsidRDefault="00335105">
      <w:pPr>
        <w:pStyle w:val="Abbildungsverzeichnis"/>
        <w:tabs>
          <w:tab w:val="right" w:leader="dot" w:pos="8777"/>
        </w:tabs>
        <w:rPr>
          <w:rFonts w:eastAsiaTheme="minorEastAsia"/>
          <w:noProof/>
          <w:sz w:val="22"/>
          <w:szCs w:val="22"/>
          <w:lang w:eastAsia="de-DE"/>
        </w:rPr>
      </w:pPr>
      <w:hyperlink w:anchor="_Toc356309131" w:history="1">
        <w:r w:rsidR="0003277F" w:rsidRPr="00FF524A">
          <w:rPr>
            <w:rStyle w:val="Hyperlink"/>
            <w:noProof/>
          </w:rPr>
          <w:t>Abbildung 3: Die drei Bereiche des Sitzplaners</w:t>
        </w:r>
        <w:r w:rsidR="0003277F">
          <w:rPr>
            <w:noProof/>
            <w:webHidden/>
          </w:rPr>
          <w:tab/>
        </w:r>
        <w:r w:rsidR="0003277F">
          <w:rPr>
            <w:noProof/>
            <w:webHidden/>
          </w:rPr>
          <w:fldChar w:fldCharType="begin"/>
        </w:r>
        <w:r w:rsidR="0003277F">
          <w:rPr>
            <w:noProof/>
            <w:webHidden/>
          </w:rPr>
          <w:instrText xml:space="preserve"> PAGEREF _Toc356309131 \h </w:instrText>
        </w:r>
        <w:r w:rsidR="0003277F">
          <w:rPr>
            <w:noProof/>
            <w:webHidden/>
          </w:rPr>
        </w:r>
        <w:r w:rsidR="0003277F">
          <w:rPr>
            <w:noProof/>
            <w:webHidden/>
          </w:rPr>
          <w:fldChar w:fldCharType="separate"/>
        </w:r>
        <w:r w:rsidR="0003277F">
          <w:rPr>
            <w:noProof/>
            <w:webHidden/>
          </w:rPr>
          <w:t>15</w:t>
        </w:r>
        <w:r w:rsidR="0003277F">
          <w:rPr>
            <w:noProof/>
            <w:webHidden/>
          </w:rPr>
          <w:fldChar w:fldCharType="end"/>
        </w:r>
      </w:hyperlink>
    </w:p>
    <w:p w:rsidR="0003277F" w:rsidRDefault="00335105">
      <w:pPr>
        <w:pStyle w:val="Abbildungsverzeichnis"/>
        <w:tabs>
          <w:tab w:val="right" w:leader="dot" w:pos="8777"/>
        </w:tabs>
        <w:rPr>
          <w:rFonts w:eastAsiaTheme="minorEastAsia"/>
          <w:noProof/>
          <w:sz w:val="22"/>
          <w:szCs w:val="22"/>
          <w:lang w:eastAsia="de-DE"/>
        </w:rPr>
      </w:pPr>
      <w:hyperlink w:anchor="_Toc356309132" w:history="1">
        <w:r w:rsidR="0003277F" w:rsidRPr="00FF524A">
          <w:rPr>
            <w:rStyle w:val="Hyperlink"/>
            <w:noProof/>
          </w:rPr>
          <w:t>Abbildung 4: Einstellungen des Programms</w:t>
        </w:r>
        <w:r w:rsidR="0003277F">
          <w:rPr>
            <w:noProof/>
            <w:webHidden/>
          </w:rPr>
          <w:tab/>
        </w:r>
        <w:r w:rsidR="0003277F">
          <w:rPr>
            <w:noProof/>
            <w:webHidden/>
          </w:rPr>
          <w:fldChar w:fldCharType="begin"/>
        </w:r>
        <w:r w:rsidR="0003277F">
          <w:rPr>
            <w:noProof/>
            <w:webHidden/>
          </w:rPr>
          <w:instrText xml:space="preserve"> PAGEREF _Toc356309132 \h </w:instrText>
        </w:r>
        <w:r w:rsidR="0003277F">
          <w:rPr>
            <w:noProof/>
            <w:webHidden/>
          </w:rPr>
        </w:r>
        <w:r w:rsidR="0003277F">
          <w:rPr>
            <w:noProof/>
            <w:webHidden/>
          </w:rPr>
          <w:fldChar w:fldCharType="separate"/>
        </w:r>
        <w:r w:rsidR="0003277F">
          <w:rPr>
            <w:noProof/>
            <w:webHidden/>
          </w:rPr>
          <w:t>16</w:t>
        </w:r>
        <w:r w:rsidR="0003277F">
          <w:rPr>
            <w:noProof/>
            <w:webHidden/>
          </w:rPr>
          <w:fldChar w:fldCharType="end"/>
        </w:r>
      </w:hyperlink>
    </w:p>
    <w:p w:rsidR="0003277F" w:rsidRDefault="00335105">
      <w:pPr>
        <w:pStyle w:val="Abbildungsverzeichnis"/>
        <w:tabs>
          <w:tab w:val="right" w:leader="dot" w:pos="8777"/>
        </w:tabs>
        <w:rPr>
          <w:rFonts w:eastAsiaTheme="minorEastAsia"/>
          <w:noProof/>
          <w:sz w:val="22"/>
          <w:szCs w:val="22"/>
          <w:lang w:eastAsia="de-DE"/>
        </w:rPr>
      </w:pPr>
      <w:hyperlink w:anchor="_Toc356309133" w:history="1">
        <w:r w:rsidR="0003277F" w:rsidRPr="00FF524A">
          <w:rPr>
            <w:rStyle w:val="Hyperlink"/>
            <w:noProof/>
          </w:rPr>
          <w:t>Abbildung 5: Klassenraum mit Tafel, Schülern und einer Legende</w:t>
        </w:r>
        <w:r w:rsidR="0003277F">
          <w:rPr>
            <w:noProof/>
            <w:webHidden/>
          </w:rPr>
          <w:tab/>
        </w:r>
        <w:r w:rsidR="0003277F">
          <w:rPr>
            <w:noProof/>
            <w:webHidden/>
          </w:rPr>
          <w:fldChar w:fldCharType="begin"/>
        </w:r>
        <w:r w:rsidR="0003277F">
          <w:rPr>
            <w:noProof/>
            <w:webHidden/>
          </w:rPr>
          <w:instrText xml:space="preserve"> PAGEREF _Toc356309133 \h </w:instrText>
        </w:r>
        <w:r w:rsidR="0003277F">
          <w:rPr>
            <w:noProof/>
            <w:webHidden/>
          </w:rPr>
        </w:r>
        <w:r w:rsidR="0003277F">
          <w:rPr>
            <w:noProof/>
            <w:webHidden/>
          </w:rPr>
          <w:fldChar w:fldCharType="separate"/>
        </w:r>
        <w:r w:rsidR="0003277F">
          <w:rPr>
            <w:noProof/>
            <w:webHidden/>
          </w:rPr>
          <w:t>17</w:t>
        </w:r>
        <w:r w:rsidR="0003277F">
          <w:rPr>
            <w:noProof/>
            <w:webHidden/>
          </w:rPr>
          <w:fldChar w:fldCharType="end"/>
        </w:r>
      </w:hyperlink>
    </w:p>
    <w:p w:rsidR="0003277F" w:rsidRDefault="00335105">
      <w:pPr>
        <w:pStyle w:val="Abbildungsverzeichnis"/>
        <w:tabs>
          <w:tab w:val="right" w:leader="dot" w:pos="8777"/>
        </w:tabs>
        <w:rPr>
          <w:rFonts w:eastAsiaTheme="minorEastAsia"/>
          <w:noProof/>
          <w:sz w:val="22"/>
          <w:szCs w:val="22"/>
          <w:lang w:eastAsia="de-DE"/>
        </w:rPr>
      </w:pPr>
      <w:hyperlink w:anchor="_Toc356309134" w:history="1">
        <w:r w:rsidR="0003277F" w:rsidRPr="00FF524A">
          <w:rPr>
            <w:rStyle w:val="Hyperlink"/>
            <w:noProof/>
          </w:rPr>
          <w:t>Abbildung 6: Die Relationen einer Schülerin werden angezeigt.</w:t>
        </w:r>
        <w:r w:rsidR="0003277F">
          <w:rPr>
            <w:noProof/>
            <w:webHidden/>
          </w:rPr>
          <w:tab/>
        </w:r>
        <w:r w:rsidR="0003277F">
          <w:rPr>
            <w:noProof/>
            <w:webHidden/>
          </w:rPr>
          <w:fldChar w:fldCharType="begin"/>
        </w:r>
        <w:r w:rsidR="0003277F">
          <w:rPr>
            <w:noProof/>
            <w:webHidden/>
          </w:rPr>
          <w:instrText xml:space="preserve"> PAGEREF _Toc356309134 \h </w:instrText>
        </w:r>
        <w:r w:rsidR="0003277F">
          <w:rPr>
            <w:noProof/>
            <w:webHidden/>
          </w:rPr>
        </w:r>
        <w:r w:rsidR="0003277F">
          <w:rPr>
            <w:noProof/>
            <w:webHidden/>
          </w:rPr>
          <w:fldChar w:fldCharType="separate"/>
        </w:r>
        <w:r w:rsidR="0003277F">
          <w:rPr>
            <w:noProof/>
            <w:webHidden/>
          </w:rPr>
          <w:t>18</w:t>
        </w:r>
        <w:r w:rsidR="0003277F">
          <w:rPr>
            <w:noProof/>
            <w:webHidden/>
          </w:rPr>
          <w:fldChar w:fldCharType="end"/>
        </w:r>
      </w:hyperlink>
    </w:p>
    <w:p w:rsidR="0003277F" w:rsidRDefault="00335105">
      <w:pPr>
        <w:pStyle w:val="Abbildungsverzeichnis"/>
        <w:tabs>
          <w:tab w:val="right" w:leader="dot" w:pos="8777"/>
        </w:tabs>
        <w:rPr>
          <w:rFonts w:eastAsiaTheme="minorEastAsia"/>
          <w:noProof/>
          <w:sz w:val="22"/>
          <w:szCs w:val="22"/>
          <w:lang w:eastAsia="de-DE"/>
        </w:rPr>
      </w:pPr>
      <w:hyperlink w:anchor="_Toc356309135" w:history="1">
        <w:r w:rsidR="0003277F" w:rsidRPr="00FF524A">
          <w:rPr>
            <w:rStyle w:val="Hyperlink"/>
            <w:noProof/>
          </w:rPr>
          <w:t>Abbildung 7: Verlauf der Fitness und Fitness der aktuellen Repräsentation</w:t>
        </w:r>
        <w:r w:rsidR="0003277F">
          <w:rPr>
            <w:noProof/>
            <w:webHidden/>
          </w:rPr>
          <w:tab/>
        </w:r>
        <w:r w:rsidR="0003277F">
          <w:rPr>
            <w:noProof/>
            <w:webHidden/>
          </w:rPr>
          <w:fldChar w:fldCharType="begin"/>
        </w:r>
        <w:r w:rsidR="0003277F">
          <w:rPr>
            <w:noProof/>
            <w:webHidden/>
          </w:rPr>
          <w:instrText xml:space="preserve"> PAGEREF _Toc356309135 \h </w:instrText>
        </w:r>
        <w:r w:rsidR="0003277F">
          <w:rPr>
            <w:noProof/>
            <w:webHidden/>
          </w:rPr>
        </w:r>
        <w:r w:rsidR="0003277F">
          <w:rPr>
            <w:noProof/>
            <w:webHidden/>
          </w:rPr>
          <w:fldChar w:fldCharType="separate"/>
        </w:r>
        <w:r w:rsidR="0003277F">
          <w:rPr>
            <w:noProof/>
            <w:webHidden/>
          </w:rPr>
          <w:t>19</w:t>
        </w:r>
        <w:r w:rsidR="0003277F">
          <w:rPr>
            <w:noProof/>
            <w:webHidden/>
          </w:rPr>
          <w:fldChar w:fldCharType="end"/>
        </w:r>
      </w:hyperlink>
    </w:p>
    <w:p w:rsidR="009B7A14" w:rsidRDefault="009D0678" w:rsidP="001A3F75">
      <w:pPr>
        <w:pStyle w:val="Anhnge"/>
      </w:pPr>
      <w:r>
        <w:rPr>
          <w:noProof/>
        </w:rPr>
        <w:fldChar w:fldCharType="end"/>
      </w:r>
      <w:r w:rsidR="0052074C">
        <w:t>Tabellenverzeichni</w:t>
      </w:r>
      <w:r w:rsidR="009B7A14">
        <w:t>s</w:t>
      </w:r>
    </w:p>
    <w:p w:rsidR="0003277F"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309136" w:history="1">
        <w:r w:rsidR="0003277F" w:rsidRPr="005E1E9A">
          <w:rPr>
            <w:rStyle w:val="Hyperlink"/>
            <w:noProof/>
          </w:rPr>
          <w:t>Tabelle 1: Verwendete Eclipse Plugins</w:t>
        </w:r>
        <w:r w:rsidR="0003277F">
          <w:rPr>
            <w:noProof/>
            <w:webHidden/>
          </w:rPr>
          <w:tab/>
        </w:r>
        <w:r w:rsidR="0003277F">
          <w:rPr>
            <w:noProof/>
            <w:webHidden/>
          </w:rPr>
          <w:fldChar w:fldCharType="begin"/>
        </w:r>
        <w:r w:rsidR="0003277F">
          <w:rPr>
            <w:noProof/>
            <w:webHidden/>
          </w:rPr>
          <w:instrText xml:space="preserve"> PAGEREF _Toc356309136 \h </w:instrText>
        </w:r>
        <w:r w:rsidR="0003277F">
          <w:rPr>
            <w:noProof/>
            <w:webHidden/>
          </w:rPr>
        </w:r>
        <w:r w:rsidR="0003277F">
          <w:rPr>
            <w:noProof/>
            <w:webHidden/>
          </w:rPr>
          <w:fldChar w:fldCharType="separate"/>
        </w:r>
        <w:r w:rsidR="0003277F">
          <w:rPr>
            <w:noProof/>
            <w:webHidden/>
          </w:rPr>
          <w:t>12</w:t>
        </w:r>
        <w:r w:rsidR="0003277F">
          <w:rPr>
            <w:noProof/>
            <w:webHidden/>
          </w:rPr>
          <w:fldChar w:fldCharType="end"/>
        </w:r>
      </w:hyperlink>
    </w:p>
    <w:p w:rsidR="0003277F" w:rsidRDefault="00335105">
      <w:pPr>
        <w:pStyle w:val="Abbildungsverzeichnis"/>
        <w:tabs>
          <w:tab w:val="right" w:leader="dot" w:pos="8777"/>
        </w:tabs>
        <w:rPr>
          <w:rFonts w:eastAsiaTheme="minorEastAsia"/>
          <w:noProof/>
          <w:sz w:val="22"/>
          <w:szCs w:val="22"/>
          <w:lang w:eastAsia="de-DE"/>
        </w:rPr>
      </w:pPr>
      <w:hyperlink w:anchor="_Toc356309137" w:history="1">
        <w:r w:rsidR="0003277F" w:rsidRPr="005E1E9A">
          <w:rPr>
            <w:rStyle w:val="Hyperlink"/>
            <w:noProof/>
          </w:rPr>
          <w:t>Tabelle 2: Einstellungsmöglichkeiten des Programms</w:t>
        </w:r>
        <w:r w:rsidR="0003277F">
          <w:rPr>
            <w:noProof/>
            <w:webHidden/>
          </w:rPr>
          <w:tab/>
        </w:r>
        <w:r w:rsidR="0003277F">
          <w:rPr>
            <w:noProof/>
            <w:webHidden/>
          </w:rPr>
          <w:fldChar w:fldCharType="begin"/>
        </w:r>
        <w:r w:rsidR="0003277F">
          <w:rPr>
            <w:noProof/>
            <w:webHidden/>
          </w:rPr>
          <w:instrText xml:space="preserve"> PAGEREF _Toc356309137 \h </w:instrText>
        </w:r>
        <w:r w:rsidR="0003277F">
          <w:rPr>
            <w:noProof/>
            <w:webHidden/>
          </w:rPr>
        </w:r>
        <w:r w:rsidR="0003277F">
          <w:rPr>
            <w:noProof/>
            <w:webHidden/>
          </w:rPr>
          <w:fldChar w:fldCharType="separate"/>
        </w:r>
        <w:r w:rsidR="0003277F">
          <w:rPr>
            <w:noProof/>
            <w:webHidden/>
          </w:rPr>
          <w:t>16</w:t>
        </w:r>
        <w:r w:rsidR="0003277F">
          <w:rPr>
            <w:noProof/>
            <w:webHidden/>
          </w:rPr>
          <w:fldChar w:fldCharType="end"/>
        </w:r>
      </w:hyperlink>
    </w:p>
    <w:p w:rsidR="009B7A14" w:rsidRDefault="008A0211" w:rsidP="001A3F75">
      <w:pPr>
        <w:pStyle w:val="Anhnge"/>
      </w:pPr>
      <w:r>
        <w:rPr>
          <w:noProof/>
        </w:rPr>
        <w:fldChar w:fldCharType="end"/>
      </w:r>
      <w:r w:rsidR="009B7A14">
        <w:t>Listing</w:t>
      </w:r>
      <w:r w:rsidR="0052074C">
        <w:t>s</w:t>
      </w:r>
    </w:p>
    <w:p w:rsidR="0003277F" w:rsidRDefault="00672CB5">
      <w:pPr>
        <w:pStyle w:val="Abbildungsverzeichnis"/>
        <w:tabs>
          <w:tab w:val="right" w:leader="dot" w:pos="8777"/>
        </w:tabs>
        <w:rPr>
          <w:rFonts w:eastAsiaTheme="minorEastAsia"/>
          <w:noProof/>
          <w:sz w:val="22"/>
          <w:szCs w:val="22"/>
          <w:lang w:eastAsia="de-DE"/>
        </w:rPr>
      </w:pPr>
      <w:r>
        <w:fldChar w:fldCharType="begin"/>
      </w:r>
      <w:r>
        <w:instrText xml:space="preserve"> TOC \h \z \c "Formel" </w:instrText>
      </w:r>
      <w:r>
        <w:fldChar w:fldCharType="separate"/>
      </w:r>
      <w:hyperlink w:anchor="_Toc356309138" w:history="1">
        <w:r w:rsidR="0003277F" w:rsidRPr="007B1282">
          <w:rPr>
            <w:rStyle w:val="Hyperlink"/>
            <w:noProof/>
          </w:rPr>
          <w:t xml:space="preserve">Formel 1: Permutationscodierung - </w:t>
        </w:r>
        <m:oMath>
          <m:r>
            <m:rPr>
              <m:sty m:val="b"/>
            </m:rPr>
            <w:rPr>
              <w:rStyle w:val="Hyperlink"/>
              <w:rFonts w:ascii="Cambria Math" w:hAnsi="Cambria Math"/>
              <w:noProof/>
            </w:rPr>
            <m:t>Π 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03277F" w:rsidRPr="007B1282">
          <w:rPr>
            <w:rStyle w:val="Hyperlink"/>
            <w:noProof/>
          </w:rPr>
          <w:t xml:space="preserve"> ist der Schüler an der Stelle i,i</w:t>
        </w:r>
        <w:r w:rsidR="0003277F">
          <w:rPr>
            <w:noProof/>
            <w:webHidden/>
          </w:rPr>
          <w:tab/>
        </w:r>
        <w:r w:rsidR="0003277F">
          <w:rPr>
            <w:noProof/>
            <w:webHidden/>
          </w:rPr>
          <w:fldChar w:fldCharType="begin"/>
        </w:r>
        <w:r w:rsidR="0003277F">
          <w:rPr>
            <w:noProof/>
            <w:webHidden/>
          </w:rPr>
          <w:instrText xml:space="preserve"> PAGEREF _Toc356309138 \h </w:instrText>
        </w:r>
        <w:r w:rsidR="0003277F">
          <w:rPr>
            <w:noProof/>
            <w:webHidden/>
          </w:rPr>
        </w:r>
        <w:r w:rsidR="0003277F">
          <w:rPr>
            <w:noProof/>
            <w:webHidden/>
          </w:rPr>
          <w:fldChar w:fldCharType="separate"/>
        </w:r>
        <w:r w:rsidR="0003277F">
          <w:rPr>
            <w:noProof/>
            <w:webHidden/>
          </w:rPr>
          <w:t>4</w:t>
        </w:r>
        <w:r w:rsidR="0003277F">
          <w:rPr>
            <w:noProof/>
            <w:webHidden/>
          </w:rPr>
          <w:fldChar w:fldCharType="end"/>
        </w:r>
      </w:hyperlink>
    </w:p>
    <w:p w:rsidR="00965969" w:rsidRDefault="00672CB5" w:rsidP="001A3F75">
      <w:pPr>
        <w:pStyle w:val="Anhnge"/>
      </w:pPr>
      <w:r>
        <w:rPr>
          <w:noProof/>
        </w:rPr>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lastRenderedPageBreak/>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13E7" w:rsidRDefault="008B13E7" w:rsidP="00CE0E4C">
      <w:r>
        <w:separator/>
      </w:r>
    </w:p>
  </w:endnote>
  <w:endnote w:type="continuationSeparator" w:id="0">
    <w:p w:rsidR="008B13E7" w:rsidRDefault="008B13E7" w:rsidP="00CE0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5105" w:rsidRDefault="00335105" w:rsidP="00B27948">
    <w:pPr>
      <w:pStyle w:val="Fuzeile"/>
      <w:tabs>
        <w:tab w:val="clear" w:pos="9072"/>
        <w:tab w:val="right" w:pos="8931"/>
      </w:tabs>
    </w:pPr>
    <w:r>
      <w:t>Studienarbeit II</w:t>
    </w:r>
    <w:r>
      <w:tab/>
    </w:r>
    <w:sdt>
      <w:sdtPr>
        <w:id w:val="-2061237932"/>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535633F1" wp14:editId="2D138C07">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46736C">
          <w:rPr>
            <w:noProof/>
          </w:rPr>
          <w:t>22</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348324"/>
      <w:docPartObj>
        <w:docPartGallery w:val="Page Numbers (Bottom of Page)"/>
        <w:docPartUnique/>
      </w:docPartObj>
    </w:sdtPr>
    <w:sdtContent>
      <w:p w:rsidR="00335105" w:rsidRDefault="00335105"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13E7" w:rsidRDefault="008B13E7" w:rsidP="00CE0E4C">
      <w:r>
        <w:separator/>
      </w:r>
    </w:p>
  </w:footnote>
  <w:footnote w:type="continuationSeparator" w:id="0">
    <w:p w:rsidR="008B13E7" w:rsidRDefault="008B13E7" w:rsidP="00CE0E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5105" w:rsidRDefault="00335105" w:rsidP="00B27948">
    <w:pPr>
      <w:pStyle w:val="Kopfzeile"/>
    </w:pPr>
    <w:r>
      <w:rPr>
        <w:noProof/>
        <w:lang w:eastAsia="de-DE"/>
      </w:rPr>
      <w:drawing>
        <wp:anchor distT="0" distB="0" distL="114300" distR="114300" simplePos="0" relativeHeight="251658240" behindDoc="0" locked="0" layoutInCell="1" allowOverlap="1" wp14:anchorId="61EFBC76" wp14:editId="451DE57D">
          <wp:simplePos x="0" y="0"/>
          <wp:positionH relativeFrom="column">
            <wp:posOffset>3963035</wp:posOffset>
          </wp:positionH>
          <wp:positionV relativeFrom="paragraph">
            <wp:posOffset>-216535</wp:posOffset>
          </wp:positionV>
          <wp:extent cx="1638300" cy="685800"/>
          <wp:effectExtent l="0" t="0" r="0" b="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26F9D875" wp14:editId="59F1D77F">
          <wp:simplePos x="0" y="0"/>
          <wp:positionH relativeFrom="column">
            <wp:posOffset>-595630</wp:posOffset>
          </wp:positionH>
          <wp:positionV relativeFrom="paragraph">
            <wp:posOffset>-2540</wp:posOffset>
          </wp:positionV>
          <wp:extent cx="2314575" cy="276225"/>
          <wp:effectExtent l="0" t="0" r="9525" b="9525"/>
          <wp:wrapNone/>
          <wp:docPr id="42" name="Grafik 4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5105" w:rsidRDefault="00335105" w:rsidP="00B27948">
    <w:pPr>
      <w:pStyle w:val="Kopfzeile"/>
    </w:pPr>
    <w:r>
      <w:rPr>
        <w:noProof/>
        <w:lang w:eastAsia="de-DE"/>
      </w:rPr>
      <w:drawing>
        <wp:anchor distT="0" distB="0" distL="114300" distR="114300" simplePos="0" relativeHeight="251661312" behindDoc="1" locked="0" layoutInCell="1" allowOverlap="1" wp14:anchorId="08CA420E" wp14:editId="5254C2A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61" name="Grafik 6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18BCDAB6" wp14:editId="201F41A0">
          <wp:simplePos x="0" y="0"/>
          <wp:positionH relativeFrom="column">
            <wp:posOffset>4415526</wp:posOffset>
          </wp:positionH>
          <wp:positionV relativeFrom="paragraph">
            <wp:posOffset>-41275</wp:posOffset>
          </wp:positionV>
          <wp:extent cx="1144270" cy="478790"/>
          <wp:effectExtent l="0" t="0" r="0" b="0"/>
          <wp:wrapNone/>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6A2551DE" wp14:editId="34C29B13">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5105" w:rsidRDefault="00335105"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0B14B7"/>
    <w:multiLevelType w:val="hybridMultilevel"/>
    <w:tmpl w:val="D98A0344"/>
    <w:lvl w:ilvl="0" w:tplc="D672836A">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4">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8">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9">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9">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1">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0">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31">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34">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9">
    <w:nsid w:val="7DFD2BE3"/>
    <w:multiLevelType w:val="hybridMultilevel"/>
    <w:tmpl w:val="D480C4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1"/>
  </w:num>
  <w:num w:numId="7">
    <w:abstractNumId w:val="37"/>
  </w:num>
  <w:num w:numId="8">
    <w:abstractNumId w:val="31"/>
    <w:lvlOverride w:ilvl="0">
      <w:startOverride w:val="1"/>
    </w:lvlOverride>
  </w:num>
  <w:num w:numId="9">
    <w:abstractNumId w:val="22"/>
  </w:num>
  <w:num w:numId="10">
    <w:abstractNumId w:val="16"/>
  </w:num>
  <w:num w:numId="11">
    <w:abstractNumId w:val="29"/>
  </w:num>
  <w:num w:numId="12">
    <w:abstractNumId w:val="17"/>
  </w:num>
  <w:num w:numId="13">
    <w:abstractNumId w:val="30"/>
  </w:num>
  <w:num w:numId="14">
    <w:abstractNumId w:val="35"/>
  </w:num>
  <w:num w:numId="15">
    <w:abstractNumId w:val="7"/>
  </w:num>
  <w:num w:numId="16">
    <w:abstractNumId w:val="33"/>
  </w:num>
  <w:num w:numId="17">
    <w:abstractNumId w:val="8"/>
  </w:num>
  <w:num w:numId="18">
    <w:abstractNumId w:val="20"/>
  </w:num>
  <w:num w:numId="19">
    <w:abstractNumId w:val="28"/>
  </w:num>
  <w:num w:numId="20">
    <w:abstractNumId w:val="14"/>
  </w:num>
  <w:num w:numId="21">
    <w:abstractNumId w:val="25"/>
  </w:num>
  <w:num w:numId="22">
    <w:abstractNumId w:val="10"/>
  </w:num>
  <w:num w:numId="23">
    <w:abstractNumId w:val="29"/>
  </w:num>
  <w:num w:numId="24">
    <w:abstractNumId w:val="2"/>
  </w:num>
  <w:num w:numId="25">
    <w:abstractNumId w:val="13"/>
  </w:num>
  <w:num w:numId="26">
    <w:abstractNumId w:val="26"/>
  </w:num>
  <w:num w:numId="27">
    <w:abstractNumId w:val="12"/>
  </w:num>
  <w:num w:numId="28">
    <w:abstractNumId w:val="11"/>
  </w:num>
  <w:num w:numId="29">
    <w:abstractNumId w:val="1"/>
  </w:num>
  <w:num w:numId="30">
    <w:abstractNumId w:val="4"/>
  </w:num>
  <w:num w:numId="31">
    <w:abstractNumId w:val="24"/>
  </w:num>
  <w:num w:numId="32">
    <w:abstractNumId w:val="23"/>
  </w:num>
  <w:num w:numId="33">
    <w:abstractNumId w:val="21"/>
  </w:num>
  <w:num w:numId="34">
    <w:abstractNumId w:val="34"/>
  </w:num>
  <w:num w:numId="35">
    <w:abstractNumId w:val="9"/>
  </w:num>
  <w:num w:numId="36">
    <w:abstractNumId w:val="40"/>
  </w:num>
  <w:num w:numId="37">
    <w:abstractNumId w:val="5"/>
  </w:num>
  <w:num w:numId="38">
    <w:abstractNumId w:val="15"/>
  </w:num>
  <w:num w:numId="39">
    <w:abstractNumId w:val="19"/>
  </w:num>
  <w:num w:numId="40">
    <w:abstractNumId w:val="39"/>
  </w:num>
  <w:num w:numId="41">
    <w:abstractNumId w:val="36"/>
  </w:num>
  <w:num w:numId="42">
    <w:abstractNumId w:val="6"/>
  </w:num>
  <w:num w:numId="43">
    <w:abstractNumId w:val="32"/>
  </w:num>
  <w:num w:numId="44">
    <w:abstractNumId w:val="38"/>
  </w:num>
  <w:num w:numId="45">
    <w:abstractNumId w:val="0"/>
  </w:num>
  <w:num w:numId="46">
    <w:abstractNumId w:val="27"/>
  </w:num>
  <w:num w:numId="47">
    <w:abstractNumId w:val="3"/>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36DF"/>
    <w:rsid w:val="00014FB4"/>
    <w:rsid w:val="00015092"/>
    <w:rsid w:val="00015686"/>
    <w:rsid w:val="00015AEA"/>
    <w:rsid w:val="00016C01"/>
    <w:rsid w:val="0001708B"/>
    <w:rsid w:val="00017BFF"/>
    <w:rsid w:val="00017DA4"/>
    <w:rsid w:val="0002193F"/>
    <w:rsid w:val="00025412"/>
    <w:rsid w:val="00027866"/>
    <w:rsid w:val="00030C7F"/>
    <w:rsid w:val="0003165B"/>
    <w:rsid w:val="0003277F"/>
    <w:rsid w:val="00035BE9"/>
    <w:rsid w:val="00036B98"/>
    <w:rsid w:val="00043C71"/>
    <w:rsid w:val="0005189B"/>
    <w:rsid w:val="0005286D"/>
    <w:rsid w:val="00052EAB"/>
    <w:rsid w:val="000539CC"/>
    <w:rsid w:val="00053C96"/>
    <w:rsid w:val="000626C8"/>
    <w:rsid w:val="00072D5E"/>
    <w:rsid w:val="000738F9"/>
    <w:rsid w:val="00087722"/>
    <w:rsid w:val="000933B5"/>
    <w:rsid w:val="00095E1F"/>
    <w:rsid w:val="00096086"/>
    <w:rsid w:val="000960C9"/>
    <w:rsid w:val="00096668"/>
    <w:rsid w:val="00097561"/>
    <w:rsid w:val="00097E9F"/>
    <w:rsid w:val="000A2AAD"/>
    <w:rsid w:val="000A394B"/>
    <w:rsid w:val="000A700F"/>
    <w:rsid w:val="000B03BF"/>
    <w:rsid w:val="000B327C"/>
    <w:rsid w:val="000B706B"/>
    <w:rsid w:val="000C0923"/>
    <w:rsid w:val="000C655B"/>
    <w:rsid w:val="000D25D7"/>
    <w:rsid w:val="000D44D8"/>
    <w:rsid w:val="000D64F5"/>
    <w:rsid w:val="000E0B24"/>
    <w:rsid w:val="000E1004"/>
    <w:rsid w:val="000E366F"/>
    <w:rsid w:val="000F196F"/>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41B9"/>
    <w:rsid w:val="001344DA"/>
    <w:rsid w:val="001407C1"/>
    <w:rsid w:val="00142BDC"/>
    <w:rsid w:val="00152C22"/>
    <w:rsid w:val="001575AA"/>
    <w:rsid w:val="00166AFF"/>
    <w:rsid w:val="00170B42"/>
    <w:rsid w:val="00171275"/>
    <w:rsid w:val="00172143"/>
    <w:rsid w:val="0017277A"/>
    <w:rsid w:val="00181BD6"/>
    <w:rsid w:val="00184206"/>
    <w:rsid w:val="00187FAB"/>
    <w:rsid w:val="00191123"/>
    <w:rsid w:val="0019178C"/>
    <w:rsid w:val="00192565"/>
    <w:rsid w:val="00194812"/>
    <w:rsid w:val="001A3F75"/>
    <w:rsid w:val="001B3579"/>
    <w:rsid w:val="001B3731"/>
    <w:rsid w:val="001C1048"/>
    <w:rsid w:val="001C6CF9"/>
    <w:rsid w:val="001D0F8C"/>
    <w:rsid w:val="001D30E8"/>
    <w:rsid w:val="001D3FFA"/>
    <w:rsid w:val="001D6127"/>
    <w:rsid w:val="001E1876"/>
    <w:rsid w:val="001F3661"/>
    <w:rsid w:val="001F6693"/>
    <w:rsid w:val="00200F56"/>
    <w:rsid w:val="002039A2"/>
    <w:rsid w:val="00207E7F"/>
    <w:rsid w:val="00213071"/>
    <w:rsid w:val="0022488E"/>
    <w:rsid w:val="00227F70"/>
    <w:rsid w:val="002306BD"/>
    <w:rsid w:val="00232E5E"/>
    <w:rsid w:val="00236CC5"/>
    <w:rsid w:val="002378B8"/>
    <w:rsid w:val="00241562"/>
    <w:rsid w:val="00241BF4"/>
    <w:rsid w:val="00253C0E"/>
    <w:rsid w:val="00255B03"/>
    <w:rsid w:val="00256948"/>
    <w:rsid w:val="00260A7C"/>
    <w:rsid w:val="0027445E"/>
    <w:rsid w:val="00280008"/>
    <w:rsid w:val="00282371"/>
    <w:rsid w:val="00282EEB"/>
    <w:rsid w:val="00285E7F"/>
    <w:rsid w:val="0029372D"/>
    <w:rsid w:val="0029574C"/>
    <w:rsid w:val="002970BA"/>
    <w:rsid w:val="002A48D2"/>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2C27"/>
    <w:rsid w:val="002E3C44"/>
    <w:rsid w:val="002E5E75"/>
    <w:rsid w:val="002F3B88"/>
    <w:rsid w:val="002F4B52"/>
    <w:rsid w:val="002F73FE"/>
    <w:rsid w:val="002F7B05"/>
    <w:rsid w:val="00301423"/>
    <w:rsid w:val="0030692F"/>
    <w:rsid w:val="0031356F"/>
    <w:rsid w:val="00315A81"/>
    <w:rsid w:val="00316547"/>
    <w:rsid w:val="00316989"/>
    <w:rsid w:val="00316F84"/>
    <w:rsid w:val="003227E7"/>
    <w:rsid w:val="003249A6"/>
    <w:rsid w:val="00335105"/>
    <w:rsid w:val="003361E9"/>
    <w:rsid w:val="00336862"/>
    <w:rsid w:val="00341C32"/>
    <w:rsid w:val="00342394"/>
    <w:rsid w:val="003430C0"/>
    <w:rsid w:val="00344566"/>
    <w:rsid w:val="003472DE"/>
    <w:rsid w:val="003510C1"/>
    <w:rsid w:val="003523DD"/>
    <w:rsid w:val="003527D2"/>
    <w:rsid w:val="003527E7"/>
    <w:rsid w:val="003561A5"/>
    <w:rsid w:val="003606C4"/>
    <w:rsid w:val="00361F71"/>
    <w:rsid w:val="00364A6C"/>
    <w:rsid w:val="00364B43"/>
    <w:rsid w:val="00365202"/>
    <w:rsid w:val="00371B7C"/>
    <w:rsid w:val="00372377"/>
    <w:rsid w:val="00380F7B"/>
    <w:rsid w:val="00382E92"/>
    <w:rsid w:val="00383106"/>
    <w:rsid w:val="00387F89"/>
    <w:rsid w:val="003946CE"/>
    <w:rsid w:val="00396C1E"/>
    <w:rsid w:val="00397D4A"/>
    <w:rsid w:val="003A0797"/>
    <w:rsid w:val="003A0810"/>
    <w:rsid w:val="003B5F58"/>
    <w:rsid w:val="003B6329"/>
    <w:rsid w:val="003C2727"/>
    <w:rsid w:val="003C4B03"/>
    <w:rsid w:val="003C6C9C"/>
    <w:rsid w:val="003C6E18"/>
    <w:rsid w:val="003C7A27"/>
    <w:rsid w:val="003D6719"/>
    <w:rsid w:val="003E6F5C"/>
    <w:rsid w:val="003F0766"/>
    <w:rsid w:val="003F1AA6"/>
    <w:rsid w:val="003F24C4"/>
    <w:rsid w:val="003F3C81"/>
    <w:rsid w:val="003F7139"/>
    <w:rsid w:val="003F767E"/>
    <w:rsid w:val="003F774B"/>
    <w:rsid w:val="00400B8B"/>
    <w:rsid w:val="0040272B"/>
    <w:rsid w:val="00403A5B"/>
    <w:rsid w:val="00412C12"/>
    <w:rsid w:val="00412C16"/>
    <w:rsid w:val="00421D1E"/>
    <w:rsid w:val="00424F70"/>
    <w:rsid w:val="00425C91"/>
    <w:rsid w:val="004272B4"/>
    <w:rsid w:val="00430780"/>
    <w:rsid w:val="004321C2"/>
    <w:rsid w:val="00433EC8"/>
    <w:rsid w:val="004400CC"/>
    <w:rsid w:val="00446877"/>
    <w:rsid w:val="004527EC"/>
    <w:rsid w:val="00455E8B"/>
    <w:rsid w:val="00456952"/>
    <w:rsid w:val="00460F75"/>
    <w:rsid w:val="00461C3D"/>
    <w:rsid w:val="00462DCF"/>
    <w:rsid w:val="0046501B"/>
    <w:rsid w:val="0046736C"/>
    <w:rsid w:val="00467A13"/>
    <w:rsid w:val="00471B63"/>
    <w:rsid w:val="00472B27"/>
    <w:rsid w:val="004876AA"/>
    <w:rsid w:val="00487B56"/>
    <w:rsid w:val="004904C2"/>
    <w:rsid w:val="00497E40"/>
    <w:rsid w:val="004A2B5D"/>
    <w:rsid w:val="004A35BF"/>
    <w:rsid w:val="004B1E19"/>
    <w:rsid w:val="004B5279"/>
    <w:rsid w:val="004C0013"/>
    <w:rsid w:val="004C2907"/>
    <w:rsid w:val="004C4684"/>
    <w:rsid w:val="004C5587"/>
    <w:rsid w:val="004D23C9"/>
    <w:rsid w:val="004E3212"/>
    <w:rsid w:val="004E355D"/>
    <w:rsid w:val="004E4273"/>
    <w:rsid w:val="004E4D26"/>
    <w:rsid w:val="004E5E09"/>
    <w:rsid w:val="004E6553"/>
    <w:rsid w:val="004F2B44"/>
    <w:rsid w:val="004F36C3"/>
    <w:rsid w:val="004F5E79"/>
    <w:rsid w:val="00501B52"/>
    <w:rsid w:val="00501DEC"/>
    <w:rsid w:val="00501E79"/>
    <w:rsid w:val="00505F8A"/>
    <w:rsid w:val="005077D4"/>
    <w:rsid w:val="00514016"/>
    <w:rsid w:val="00517B66"/>
    <w:rsid w:val="00520384"/>
    <w:rsid w:val="0052074C"/>
    <w:rsid w:val="00520E3D"/>
    <w:rsid w:val="00522000"/>
    <w:rsid w:val="00524D7D"/>
    <w:rsid w:val="00531895"/>
    <w:rsid w:val="00537678"/>
    <w:rsid w:val="005379AF"/>
    <w:rsid w:val="0054404A"/>
    <w:rsid w:val="005455E8"/>
    <w:rsid w:val="00545841"/>
    <w:rsid w:val="0054597C"/>
    <w:rsid w:val="00552371"/>
    <w:rsid w:val="00552A82"/>
    <w:rsid w:val="005545AC"/>
    <w:rsid w:val="00557370"/>
    <w:rsid w:val="00566285"/>
    <w:rsid w:val="00566F32"/>
    <w:rsid w:val="00570E08"/>
    <w:rsid w:val="0057103E"/>
    <w:rsid w:val="00573F07"/>
    <w:rsid w:val="00575B0F"/>
    <w:rsid w:val="0058490B"/>
    <w:rsid w:val="00585308"/>
    <w:rsid w:val="0058749C"/>
    <w:rsid w:val="00596D3E"/>
    <w:rsid w:val="00596D6C"/>
    <w:rsid w:val="005A14F4"/>
    <w:rsid w:val="005A4554"/>
    <w:rsid w:val="005B17A9"/>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06B03"/>
    <w:rsid w:val="00611D1C"/>
    <w:rsid w:val="006138F0"/>
    <w:rsid w:val="00613CEC"/>
    <w:rsid w:val="00614254"/>
    <w:rsid w:val="00615AB7"/>
    <w:rsid w:val="006162EF"/>
    <w:rsid w:val="00617213"/>
    <w:rsid w:val="00634893"/>
    <w:rsid w:val="00637A80"/>
    <w:rsid w:val="006403D7"/>
    <w:rsid w:val="006444F7"/>
    <w:rsid w:val="006452A0"/>
    <w:rsid w:val="00656873"/>
    <w:rsid w:val="00661808"/>
    <w:rsid w:val="006633EA"/>
    <w:rsid w:val="00666E29"/>
    <w:rsid w:val="00672CB5"/>
    <w:rsid w:val="00675B25"/>
    <w:rsid w:val="00676DA3"/>
    <w:rsid w:val="00681DE1"/>
    <w:rsid w:val="006825AB"/>
    <w:rsid w:val="00682A30"/>
    <w:rsid w:val="00684224"/>
    <w:rsid w:val="00684E19"/>
    <w:rsid w:val="0068569C"/>
    <w:rsid w:val="00687231"/>
    <w:rsid w:val="00692119"/>
    <w:rsid w:val="0069693E"/>
    <w:rsid w:val="006A7EC9"/>
    <w:rsid w:val="006B18C4"/>
    <w:rsid w:val="006C18EB"/>
    <w:rsid w:val="006D03F5"/>
    <w:rsid w:val="006D057B"/>
    <w:rsid w:val="006E5A17"/>
    <w:rsid w:val="006E6D37"/>
    <w:rsid w:val="006E78B8"/>
    <w:rsid w:val="006F2068"/>
    <w:rsid w:val="006F4C3B"/>
    <w:rsid w:val="006F5DF2"/>
    <w:rsid w:val="0070082A"/>
    <w:rsid w:val="00700FFC"/>
    <w:rsid w:val="00702799"/>
    <w:rsid w:val="00702C52"/>
    <w:rsid w:val="00703A9F"/>
    <w:rsid w:val="007144C3"/>
    <w:rsid w:val="007170CF"/>
    <w:rsid w:val="00717ADD"/>
    <w:rsid w:val="00721EC8"/>
    <w:rsid w:val="00722FE1"/>
    <w:rsid w:val="00724EFF"/>
    <w:rsid w:val="0072557A"/>
    <w:rsid w:val="00727E62"/>
    <w:rsid w:val="00731317"/>
    <w:rsid w:val="00731778"/>
    <w:rsid w:val="00732A11"/>
    <w:rsid w:val="00733A55"/>
    <w:rsid w:val="00733AA1"/>
    <w:rsid w:val="007354B6"/>
    <w:rsid w:val="00740737"/>
    <w:rsid w:val="0074112B"/>
    <w:rsid w:val="007431C6"/>
    <w:rsid w:val="007432DB"/>
    <w:rsid w:val="00744930"/>
    <w:rsid w:val="00751AF3"/>
    <w:rsid w:val="00761A1F"/>
    <w:rsid w:val="007627D8"/>
    <w:rsid w:val="00763939"/>
    <w:rsid w:val="00764D46"/>
    <w:rsid w:val="007652AE"/>
    <w:rsid w:val="00766E61"/>
    <w:rsid w:val="00772E45"/>
    <w:rsid w:val="00774766"/>
    <w:rsid w:val="0078776B"/>
    <w:rsid w:val="00790444"/>
    <w:rsid w:val="007908D2"/>
    <w:rsid w:val="007941DA"/>
    <w:rsid w:val="00796D2E"/>
    <w:rsid w:val="007A7D30"/>
    <w:rsid w:val="007B3115"/>
    <w:rsid w:val="007B3FEF"/>
    <w:rsid w:val="007B53F7"/>
    <w:rsid w:val="007B54C9"/>
    <w:rsid w:val="007B5573"/>
    <w:rsid w:val="007B5A9F"/>
    <w:rsid w:val="007B5D2D"/>
    <w:rsid w:val="007B6AB6"/>
    <w:rsid w:val="007C45C4"/>
    <w:rsid w:val="007D454F"/>
    <w:rsid w:val="007D57DC"/>
    <w:rsid w:val="007D6658"/>
    <w:rsid w:val="007E03ED"/>
    <w:rsid w:val="007E611C"/>
    <w:rsid w:val="007F24B4"/>
    <w:rsid w:val="007F432E"/>
    <w:rsid w:val="007F6079"/>
    <w:rsid w:val="007F7E68"/>
    <w:rsid w:val="00804CD1"/>
    <w:rsid w:val="00805F47"/>
    <w:rsid w:val="008069CB"/>
    <w:rsid w:val="008203C2"/>
    <w:rsid w:val="00824833"/>
    <w:rsid w:val="00826AC6"/>
    <w:rsid w:val="00832B95"/>
    <w:rsid w:val="00834BE2"/>
    <w:rsid w:val="00835E01"/>
    <w:rsid w:val="008373B4"/>
    <w:rsid w:val="00842CBE"/>
    <w:rsid w:val="0084551B"/>
    <w:rsid w:val="00846ABD"/>
    <w:rsid w:val="0084798A"/>
    <w:rsid w:val="00847F5E"/>
    <w:rsid w:val="008612F0"/>
    <w:rsid w:val="008716E6"/>
    <w:rsid w:val="00873833"/>
    <w:rsid w:val="00881CB9"/>
    <w:rsid w:val="00881CFB"/>
    <w:rsid w:val="0088418D"/>
    <w:rsid w:val="0089313F"/>
    <w:rsid w:val="00896EF0"/>
    <w:rsid w:val="008A0211"/>
    <w:rsid w:val="008A344B"/>
    <w:rsid w:val="008A3ED8"/>
    <w:rsid w:val="008A4708"/>
    <w:rsid w:val="008B0717"/>
    <w:rsid w:val="008B13E7"/>
    <w:rsid w:val="008B1E4E"/>
    <w:rsid w:val="008B22F1"/>
    <w:rsid w:val="008B4F17"/>
    <w:rsid w:val="008C0073"/>
    <w:rsid w:val="008C033C"/>
    <w:rsid w:val="008C182C"/>
    <w:rsid w:val="008D301D"/>
    <w:rsid w:val="008D4E65"/>
    <w:rsid w:val="008D4F13"/>
    <w:rsid w:val="008D5516"/>
    <w:rsid w:val="008D65C0"/>
    <w:rsid w:val="008E24EB"/>
    <w:rsid w:val="008E2D6A"/>
    <w:rsid w:val="008E39B7"/>
    <w:rsid w:val="008E5863"/>
    <w:rsid w:val="008F26C5"/>
    <w:rsid w:val="008F58A7"/>
    <w:rsid w:val="008F5CAA"/>
    <w:rsid w:val="008F5D1D"/>
    <w:rsid w:val="00900E7E"/>
    <w:rsid w:val="00900F33"/>
    <w:rsid w:val="00902CB2"/>
    <w:rsid w:val="00903C46"/>
    <w:rsid w:val="00904D5E"/>
    <w:rsid w:val="00911D06"/>
    <w:rsid w:val="00917A32"/>
    <w:rsid w:val="00917BDD"/>
    <w:rsid w:val="00926D09"/>
    <w:rsid w:val="00930503"/>
    <w:rsid w:val="00931919"/>
    <w:rsid w:val="00933EC7"/>
    <w:rsid w:val="00945D04"/>
    <w:rsid w:val="009515D2"/>
    <w:rsid w:val="00951EDD"/>
    <w:rsid w:val="00953002"/>
    <w:rsid w:val="009538BF"/>
    <w:rsid w:val="00955E38"/>
    <w:rsid w:val="0095673C"/>
    <w:rsid w:val="00956A17"/>
    <w:rsid w:val="00957D9C"/>
    <w:rsid w:val="00963059"/>
    <w:rsid w:val="00965969"/>
    <w:rsid w:val="00967317"/>
    <w:rsid w:val="009872DD"/>
    <w:rsid w:val="00994125"/>
    <w:rsid w:val="009A2470"/>
    <w:rsid w:val="009A6355"/>
    <w:rsid w:val="009A6AFF"/>
    <w:rsid w:val="009A7C1D"/>
    <w:rsid w:val="009A7FE5"/>
    <w:rsid w:val="009B1AA8"/>
    <w:rsid w:val="009B3009"/>
    <w:rsid w:val="009B5F39"/>
    <w:rsid w:val="009B646C"/>
    <w:rsid w:val="009B7A14"/>
    <w:rsid w:val="009C22E1"/>
    <w:rsid w:val="009C293F"/>
    <w:rsid w:val="009C33E8"/>
    <w:rsid w:val="009D0678"/>
    <w:rsid w:val="009D2D84"/>
    <w:rsid w:val="009D580E"/>
    <w:rsid w:val="009E0D07"/>
    <w:rsid w:val="009E3B44"/>
    <w:rsid w:val="009F42E1"/>
    <w:rsid w:val="009F5AAC"/>
    <w:rsid w:val="009F5CA8"/>
    <w:rsid w:val="009F6B90"/>
    <w:rsid w:val="00A007F2"/>
    <w:rsid w:val="00A049FB"/>
    <w:rsid w:val="00A11850"/>
    <w:rsid w:val="00A23C5F"/>
    <w:rsid w:val="00A257B3"/>
    <w:rsid w:val="00A30A83"/>
    <w:rsid w:val="00A32545"/>
    <w:rsid w:val="00A33828"/>
    <w:rsid w:val="00A34145"/>
    <w:rsid w:val="00A37590"/>
    <w:rsid w:val="00A42755"/>
    <w:rsid w:val="00A44441"/>
    <w:rsid w:val="00A45E75"/>
    <w:rsid w:val="00A46DC1"/>
    <w:rsid w:val="00A5376F"/>
    <w:rsid w:val="00A539ED"/>
    <w:rsid w:val="00A568C5"/>
    <w:rsid w:val="00A62B09"/>
    <w:rsid w:val="00A63E91"/>
    <w:rsid w:val="00A6427D"/>
    <w:rsid w:val="00A67603"/>
    <w:rsid w:val="00A73D2D"/>
    <w:rsid w:val="00A765FD"/>
    <w:rsid w:val="00A76EB2"/>
    <w:rsid w:val="00A770F3"/>
    <w:rsid w:val="00A77C80"/>
    <w:rsid w:val="00A837D6"/>
    <w:rsid w:val="00A87B09"/>
    <w:rsid w:val="00AA0DCE"/>
    <w:rsid w:val="00AA2272"/>
    <w:rsid w:val="00AA2F43"/>
    <w:rsid w:val="00AB1296"/>
    <w:rsid w:val="00AB3A18"/>
    <w:rsid w:val="00AB416A"/>
    <w:rsid w:val="00AC0144"/>
    <w:rsid w:val="00AC7297"/>
    <w:rsid w:val="00AC7A1D"/>
    <w:rsid w:val="00AD0032"/>
    <w:rsid w:val="00AD449E"/>
    <w:rsid w:val="00AD460F"/>
    <w:rsid w:val="00AD4F3B"/>
    <w:rsid w:val="00AD4F3D"/>
    <w:rsid w:val="00AE7C8A"/>
    <w:rsid w:val="00AF094E"/>
    <w:rsid w:val="00AF45C5"/>
    <w:rsid w:val="00AF7497"/>
    <w:rsid w:val="00B0317B"/>
    <w:rsid w:val="00B22B81"/>
    <w:rsid w:val="00B25EEC"/>
    <w:rsid w:val="00B27948"/>
    <w:rsid w:val="00B31D39"/>
    <w:rsid w:val="00B31F8B"/>
    <w:rsid w:val="00B33996"/>
    <w:rsid w:val="00B33F3E"/>
    <w:rsid w:val="00B42124"/>
    <w:rsid w:val="00B42230"/>
    <w:rsid w:val="00B42505"/>
    <w:rsid w:val="00B507AE"/>
    <w:rsid w:val="00B51E58"/>
    <w:rsid w:val="00B53429"/>
    <w:rsid w:val="00B53572"/>
    <w:rsid w:val="00B55B01"/>
    <w:rsid w:val="00B56CD4"/>
    <w:rsid w:val="00B61131"/>
    <w:rsid w:val="00B7052A"/>
    <w:rsid w:val="00B72957"/>
    <w:rsid w:val="00B746ED"/>
    <w:rsid w:val="00B76696"/>
    <w:rsid w:val="00B8009A"/>
    <w:rsid w:val="00B80CD2"/>
    <w:rsid w:val="00B80D4F"/>
    <w:rsid w:val="00B81492"/>
    <w:rsid w:val="00B85164"/>
    <w:rsid w:val="00B9151C"/>
    <w:rsid w:val="00B97801"/>
    <w:rsid w:val="00BA20C4"/>
    <w:rsid w:val="00BA21C6"/>
    <w:rsid w:val="00BA3053"/>
    <w:rsid w:val="00BA437E"/>
    <w:rsid w:val="00BA4FA6"/>
    <w:rsid w:val="00BB0119"/>
    <w:rsid w:val="00BB0214"/>
    <w:rsid w:val="00BC0246"/>
    <w:rsid w:val="00BC31A6"/>
    <w:rsid w:val="00BC66BD"/>
    <w:rsid w:val="00BE4B48"/>
    <w:rsid w:val="00BE5AAB"/>
    <w:rsid w:val="00BE6028"/>
    <w:rsid w:val="00BF2C3E"/>
    <w:rsid w:val="00BF4D0D"/>
    <w:rsid w:val="00C03887"/>
    <w:rsid w:val="00C04248"/>
    <w:rsid w:val="00C05E76"/>
    <w:rsid w:val="00C1111C"/>
    <w:rsid w:val="00C130B0"/>
    <w:rsid w:val="00C13885"/>
    <w:rsid w:val="00C14B67"/>
    <w:rsid w:val="00C14F29"/>
    <w:rsid w:val="00C16186"/>
    <w:rsid w:val="00C16BB5"/>
    <w:rsid w:val="00C22B97"/>
    <w:rsid w:val="00C265A8"/>
    <w:rsid w:val="00C265B1"/>
    <w:rsid w:val="00C26887"/>
    <w:rsid w:val="00C27927"/>
    <w:rsid w:val="00C30F1E"/>
    <w:rsid w:val="00C329EE"/>
    <w:rsid w:val="00C332E4"/>
    <w:rsid w:val="00C345E2"/>
    <w:rsid w:val="00C37F43"/>
    <w:rsid w:val="00C41051"/>
    <w:rsid w:val="00C424E5"/>
    <w:rsid w:val="00C42984"/>
    <w:rsid w:val="00C46681"/>
    <w:rsid w:val="00C46C6C"/>
    <w:rsid w:val="00C46EF2"/>
    <w:rsid w:val="00C53A10"/>
    <w:rsid w:val="00C542AF"/>
    <w:rsid w:val="00C54928"/>
    <w:rsid w:val="00C55DDD"/>
    <w:rsid w:val="00C57863"/>
    <w:rsid w:val="00C67113"/>
    <w:rsid w:val="00C7370F"/>
    <w:rsid w:val="00C75B5C"/>
    <w:rsid w:val="00C76555"/>
    <w:rsid w:val="00C76B4F"/>
    <w:rsid w:val="00C80331"/>
    <w:rsid w:val="00C8165C"/>
    <w:rsid w:val="00CA10AA"/>
    <w:rsid w:val="00CA1319"/>
    <w:rsid w:val="00CA2395"/>
    <w:rsid w:val="00CA3B75"/>
    <w:rsid w:val="00CB2B2E"/>
    <w:rsid w:val="00CC2BF8"/>
    <w:rsid w:val="00CD3B1E"/>
    <w:rsid w:val="00CD65FA"/>
    <w:rsid w:val="00CE0E4C"/>
    <w:rsid w:val="00CE6D8B"/>
    <w:rsid w:val="00CF1317"/>
    <w:rsid w:val="00CF28D4"/>
    <w:rsid w:val="00D02B0C"/>
    <w:rsid w:val="00D036EF"/>
    <w:rsid w:val="00D07FFB"/>
    <w:rsid w:val="00D11250"/>
    <w:rsid w:val="00D15C48"/>
    <w:rsid w:val="00D2090B"/>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15A6"/>
    <w:rsid w:val="00DA334D"/>
    <w:rsid w:val="00DA3675"/>
    <w:rsid w:val="00DB532E"/>
    <w:rsid w:val="00DB669E"/>
    <w:rsid w:val="00DC21EE"/>
    <w:rsid w:val="00DC34D2"/>
    <w:rsid w:val="00DD0C4D"/>
    <w:rsid w:val="00DD5E83"/>
    <w:rsid w:val="00DD7466"/>
    <w:rsid w:val="00DE4037"/>
    <w:rsid w:val="00DE4DB7"/>
    <w:rsid w:val="00DF4A99"/>
    <w:rsid w:val="00DF5820"/>
    <w:rsid w:val="00DF79F4"/>
    <w:rsid w:val="00E01CE3"/>
    <w:rsid w:val="00E05228"/>
    <w:rsid w:val="00E116CE"/>
    <w:rsid w:val="00E11FCA"/>
    <w:rsid w:val="00E133C1"/>
    <w:rsid w:val="00E1530B"/>
    <w:rsid w:val="00E15F88"/>
    <w:rsid w:val="00E321A5"/>
    <w:rsid w:val="00E32E60"/>
    <w:rsid w:val="00E35188"/>
    <w:rsid w:val="00E408AE"/>
    <w:rsid w:val="00E40FE6"/>
    <w:rsid w:val="00E44A5A"/>
    <w:rsid w:val="00E45377"/>
    <w:rsid w:val="00E46297"/>
    <w:rsid w:val="00E4663B"/>
    <w:rsid w:val="00E571CC"/>
    <w:rsid w:val="00E6397D"/>
    <w:rsid w:val="00E64CC5"/>
    <w:rsid w:val="00E7159B"/>
    <w:rsid w:val="00E7389A"/>
    <w:rsid w:val="00E75065"/>
    <w:rsid w:val="00E758C1"/>
    <w:rsid w:val="00E80DEB"/>
    <w:rsid w:val="00E83317"/>
    <w:rsid w:val="00E835C6"/>
    <w:rsid w:val="00E8404D"/>
    <w:rsid w:val="00E84C6E"/>
    <w:rsid w:val="00E8736B"/>
    <w:rsid w:val="00E90656"/>
    <w:rsid w:val="00E93E59"/>
    <w:rsid w:val="00E94C6F"/>
    <w:rsid w:val="00E96843"/>
    <w:rsid w:val="00E970D6"/>
    <w:rsid w:val="00EA09C0"/>
    <w:rsid w:val="00EA722B"/>
    <w:rsid w:val="00EB1FF2"/>
    <w:rsid w:val="00EB2F94"/>
    <w:rsid w:val="00EC1311"/>
    <w:rsid w:val="00EC2DF8"/>
    <w:rsid w:val="00EC51E8"/>
    <w:rsid w:val="00EC7888"/>
    <w:rsid w:val="00ED0A4A"/>
    <w:rsid w:val="00ED25B7"/>
    <w:rsid w:val="00ED3C50"/>
    <w:rsid w:val="00EE0047"/>
    <w:rsid w:val="00EE404A"/>
    <w:rsid w:val="00EF0DE3"/>
    <w:rsid w:val="00EF3744"/>
    <w:rsid w:val="00EF583B"/>
    <w:rsid w:val="00F00B8B"/>
    <w:rsid w:val="00F02902"/>
    <w:rsid w:val="00F066BE"/>
    <w:rsid w:val="00F1065D"/>
    <w:rsid w:val="00F22E95"/>
    <w:rsid w:val="00F25BA7"/>
    <w:rsid w:val="00F275CF"/>
    <w:rsid w:val="00F33CE9"/>
    <w:rsid w:val="00F3511A"/>
    <w:rsid w:val="00F401C8"/>
    <w:rsid w:val="00F411C6"/>
    <w:rsid w:val="00F44478"/>
    <w:rsid w:val="00F50442"/>
    <w:rsid w:val="00F51059"/>
    <w:rsid w:val="00F620B9"/>
    <w:rsid w:val="00F62A74"/>
    <w:rsid w:val="00F63A5B"/>
    <w:rsid w:val="00F63FDC"/>
    <w:rsid w:val="00F6407B"/>
    <w:rsid w:val="00F64CD7"/>
    <w:rsid w:val="00F7323A"/>
    <w:rsid w:val="00F74D53"/>
    <w:rsid w:val="00F808A1"/>
    <w:rsid w:val="00F83107"/>
    <w:rsid w:val="00F86BFC"/>
    <w:rsid w:val="00F87022"/>
    <w:rsid w:val="00F87E38"/>
    <w:rsid w:val="00F91B50"/>
    <w:rsid w:val="00F94F97"/>
    <w:rsid w:val="00F97954"/>
    <w:rsid w:val="00FA0CE2"/>
    <w:rsid w:val="00FA0D03"/>
    <w:rsid w:val="00FA435A"/>
    <w:rsid w:val="00FB1EEB"/>
    <w:rsid w:val="00FB2C40"/>
    <w:rsid w:val="00FB3DAB"/>
    <w:rsid w:val="00FB3F7F"/>
    <w:rsid w:val="00FB6DDC"/>
    <w:rsid w:val="00FC7CA3"/>
    <w:rsid w:val="00FD4B24"/>
    <w:rsid w:val="00FE0723"/>
    <w:rsid w:val="00FF08A6"/>
    <w:rsid w:val="00FF0E51"/>
    <w:rsid w:val="00FF3137"/>
    <w:rsid w:val="00FF3295"/>
    <w:rsid w:val="00FF4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E0E4C"/>
    <w:pPr>
      <w:ind w:firstLine="709"/>
      <w:jc w:val="both"/>
    </w:pPr>
  </w:style>
  <w:style w:type="paragraph" w:styleId="berschrift1">
    <w:name w:val="heading 1"/>
    <w:basedOn w:val="Standard"/>
    <w:next w:val="Standard"/>
    <w:link w:val="berschrift1Zchn"/>
    <w:uiPriority w:val="9"/>
    <w:qFormat/>
    <w:rsid w:val="00766E61"/>
    <w:pPr>
      <w:keepNext/>
      <w:keepLines/>
      <w:pageBreakBefore/>
      <w:numPr>
        <w:numId w:val="3"/>
      </w:numPr>
      <w:spacing w:before="480" w:after="360"/>
      <w:ind w:left="357" w:hanging="357"/>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66E61"/>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241562"/>
    <w:pPr>
      <w:tabs>
        <w:tab w:val="left" w:pos="44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4E5E09"/>
    <w:pPr>
      <w:spacing w:after="0"/>
      <w:ind w:firstLine="0"/>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E0E4C"/>
    <w:pPr>
      <w:ind w:firstLine="709"/>
      <w:jc w:val="both"/>
    </w:pPr>
  </w:style>
  <w:style w:type="paragraph" w:styleId="berschrift1">
    <w:name w:val="heading 1"/>
    <w:basedOn w:val="Standard"/>
    <w:next w:val="Standard"/>
    <w:link w:val="berschrift1Zchn"/>
    <w:uiPriority w:val="9"/>
    <w:qFormat/>
    <w:rsid w:val="00766E61"/>
    <w:pPr>
      <w:keepNext/>
      <w:keepLines/>
      <w:pageBreakBefore/>
      <w:numPr>
        <w:numId w:val="3"/>
      </w:numPr>
      <w:spacing w:before="480" w:after="360"/>
      <w:ind w:left="357" w:hanging="357"/>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66E61"/>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241562"/>
    <w:pPr>
      <w:tabs>
        <w:tab w:val="left" w:pos="44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4E5E09"/>
    <w:pPr>
      <w:spacing w:after="0"/>
      <w:ind w:firstLine="0"/>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diagramLayout" Target="diagrams/layout1.xml"/><Relationship Id="rId26" Type="http://schemas.openxmlformats.org/officeDocument/2006/relationships/header" Target="header3.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diagramData" Target="diagrams/data1.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tmp"/><Relationship Id="rId20" Type="http://schemas.openxmlformats.org/officeDocument/2006/relationships/diagramColors" Target="diagrams/colors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7.tmp"/><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diagramQuickStyle" Target="diagrams/quickStyl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6.tmp"/><Relationship Id="rId22" Type="http://schemas.openxmlformats.org/officeDocument/2006/relationships/image" Target="media/image9.tmp"/><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2.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9E754EB5-A30D-475F-9BF0-742BF7DBF740}" type="presOf" srcId="{0C65FCD8-1F83-4FF1-8704-767BEFEEE17A}" destId="{06D15E6F-7195-460C-BB9C-0321BA237723}" srcOrd="0" destOrd="0" presId="urn:microsoft.com/office/officeart/2005/8/layout/cycle7"/>
    <dgm:cxn modelId="{425F29BF-D8FE-4B00-BCD6-C0D5DFC4C084}" type="presOf" srcId="{F3B50736-1778-48E4-8351-83E0FD80264E}" destId="{4961DE9C-B934-4376-A67C-51EE3C05573F}" srcOrd="1" destOrd="0" presId="urn:microsoft.com/office/officeart/2005/8/layout/cycle7"/>
    <dgm:cxn modelId="{8E9B7E58-EB67-4C4F-BA4C-55FC3CCC1137}" type="presOf" srcId="{595379F0-2313-4656-8A94-E59651D14F66}" destId="{3968074F-1C43-40F5-8323-1198C2D90793}" srcOrd="1" destOrd="0" presId="urn:microsoft.com/office/officeart/2005/8/layout/cycle7"/>
    <dgm:cxn modelId="{0D6288A6-0636-4CBD-BFF5-7CB8F70D1DF0}" type="presOf" srcId="{595379F0-2313-4656-8A94-E59651D14F66}" destId="{265F577B-E46E-4DD7-93FB-57A5FAF1F004}" srcOrd="0"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30473027-6857-49CB-80C5-F55653E66AD7}" type="presOf" srcId="{F3B50736-1778-48E4-8351-83E0FD80264E}" destId="{C24FFE93-4CCE-42AF-A974-42772DCDDBF8}" srcOrd="0" destOrd="0" presId="urn:microsoft.com/office/officeart/2005/8/layout/cycle7"/>
    <dgm:cxn modelId="{6104F7C4-D528-4872-A644-C89A45FE8470}" type="presOf" srcId="{9223FA37-A55E-4462-849C-E231609CE787}" destId="{9D684456-F75A-49CA-B9A7-ECC185E12D0C}" srcOrd="1" destOrd="0"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499BEB40-54A2-4408-A9CA-39D65EA2D094}" type="presOf" srcId="{4E23A542-BB53-4CF0-ADD5-773BF25CC425}" destId="{3AF82896-F05A-4E27-9A06-46ED1E304597}" srcOrd="0" destOrd="0" presId="urn:microsoft.com/office/officeart/2005/8/layout/cycle7"/>
    <dgm:cxn modelId="{7C0F2C5F-8E02-44C1-9D98-B0E22BF45F90}" type="presOf" srcId="{1E211150-7B27-471F-B525-14A917DE83F5}" destId="{F46A7E0B-946C-4001-AAA9-103BAC2B2BAE}" srcOrd="0" destOrd="0" presId="urn:microsoft.com/office/officeart/2005/8/layout/cycle7"/>
    <dgm:cxn modelId="{FBEC96E1-C22C-4596-9651-621F2142136A}" type="presOf" srcId="{A304DDC6-5EA0-434E-9525-F76570FC09DD}" destId="{06D15E6F-7195-460C-BB9C-0321BA237723}" srcOrd="0" destOrd="1"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A758E17E-9077-4A7B-923E-BA3E637764DB}" type="presOf" srcId="{7CC78533-97FA-4BFF-BFDA-191BEAFA9AB4}" destId="{06D15E6F-7195-460C-BB9C-0321BA237723}" srcOrd="0" destOrd="2"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64F04D18-046A-4E66-AE8C-964B80948BBF}" srcId="{1E211150-7B27-471F-B525-14A917DE83F5}" destId="{58D7DBF8-B4B5-4E35-A43A-A88DD7ACDE7E}" srcOrd="0" destOrd="0" parTransId="{05D03402-5753-4B10-9848-642E02BCCE5C}" sibTransId="{FD5A91C7-B509-4659-A8B4-5AFE97230E35}"/>
    <dgm:cxn modelId="{D120D165-4671-41B9-934E-ED41F7AEA912}" type="presOf" srcId="{421BF885-44CD-47BB-B394-771C9E808803}" destId="{3AF82896-F05A-4E27-9A06-46ED1E304597}" srcOrd="0" destOrd="1" presId="urn:microsoft.com/office/officeart/2005/8/layout/cycle7"/>
    <dgm:cxn modelId="{0DF43554-08FF-41D9-9E0B-CD8BAB9BD9B3}" type="presOf" srcId="{58D7DBF8-B4B5-4E35-A43A-A88DD7ACDE7E}" destId="{F46A7E0B-946C-4001-AAA9-103BAC2B2BAE}" srcOrd="0" destOrd="1" presId="urn:microsoft.com/office/officeart/2005/8/layout/cycle7"/>
    <dgm:cxn modelId="{02C6A415-3C83-4A5B-B1A0-0F247A14B791}" type="presOf" srcId="{891D7537-811E-4C87-AB14-CA6BB5EB8E2F}" destId="{CFC93E24-7349-49DF-B850-9B711BFFC824}" srcOrd="0" destOrd="0" presId="urn:microsoft.com/office/officeart/2005/8/layout/cycle7"/>
    <dgm:cxn modelId="{3368BABD-D2E1-4496-9519-D83D32F91162}" type="presOf" srcId="{9223FA37-A55E-4462-849C-E231609CE787}" destId="{47DE32CB-DF6D-4054-99D8-31F86F218B19}"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7C14FFA1-97F7-4FF1-BEF3-49DED2DFE7AE}" type="presParOf" srcId="{CFC93E24-7349-49DF-B850-9B711BFFC824}" destId="{3AF82896-F05A-4E27-9A06-46ED1E304597}" srcOrd="0" destOrd="0" presId="urn:microsoft.com/office/officeart/2005/8/layout/cycle7"/>
    <dgm:cxn modelId="{DD7B79F2-C3AA-4235-B02B-B25FE5E784C8}" type="presParOf" srcId="{CFC93E24-7349-49DF-B850-9B711BFFC824}" destId="{47DE32CB-DF6D-4054-99D8-31F86F218B19}" srcOrd="1" destOrd="0" presId="urn:microsoft.com/office/officeart/2005/8/layout/cycle7"/>
    <dgm:cxn modelId="{5A395F3D-E228-4CCF-AAE9-227CDEA5DDCD}" type="presParOf" srcId="{47DE32CB-DF6D-4054-99D8-31F86F218B19}" destId="{9D684456-F75A-49CA-B9A7-ECC185E12D0C}" srcOrd="0" destOrd="0" presId="urn:microsoft.com/office/officeart/2005/8/layout/cycle7"/>
    <dgm:cxn modelId="{E94DDB9A-1B9C-43A8-866E-71FCF7291A68}" type="presParOf" srcId="{CFC93E24-7349-49DF-B850-9B711BFFC824}" destId="{F46A7E0B-946C-4001-AAA9-103BAC2B2BAE}" srcOrd="2" destOrd="0" presId="urn:microsoft.com/office/officeart/2005/8/layout/cycle7"/>
    <dgm:cxn modelId="{B9056674-2819-4D44-86B6-BB56DD48DCA2}" type="presParOf" srcId="{CFC93E24-7349-49DF-B850-9B711BFFC824}" destId="{C24FFE93-4CCE-42AF-A974-42772DCDDBF8}" srcOrd="3" destOrd="0" presId="urn:microsoft.com/office/officeart/2005/8/layout/cycle7"/>
    <dgm:cxn modelId="{68B93DA0-8769-400C-B589-38C5826C4B45}" type="presParOf" srcId="{C24FFE93-4CCE-42AF-A974-42772DCDDBF8}" destId="{4961DE9C-B934-4376-A67C-51EE3C05573F}" srcOrd="0" destOrd="0" presId="urn:microsoft.com/office/officeart/2005/8/layout/cycle7"/>
    <dgm:cxn modelId="{C874C6DE-22C3-4578-8142-ED371F818777}" type="presParOf" srcId="{CFC93E24-7349-49DF-B850-9B711BFFC824}" destId="{06D15E6F-7195-460C-BB9C-0321BA237723}" srcOrd="4" destOrd="0" presId="urn:microsoft.com/office/officeart/2005/8/layout/cycle7"/>
    <dgm:cxn modelId="{41F5CC72-6F9C-438F-AE42-38C858A3A9F4}" type="presParOf" srcId="{CFC93E24-7349-49DF-B850-9B711BFFC824}" destId="{265F577B-E46E-4DD7-93FB-57A5FAF1F004}" srcOrd="5" destOrd="0" presId="urn:microsoft.com/office/officeart/2005/8/layout/cycle7"/>
    <dgm:cxn modelId="{C111EBA7-29FB-4B0F-813A-67264A7DE89B}"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BDF376-49A3-4103-B898-B05846B12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5687</Words>
  <Characters>35832</Characters>
  <Application>Microsoft Office Word</Application>
  <DocSecurity>0</DocSecurity>
  <Lines>298</Lines>
  <Paragraphs>82</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41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104100</dc:creator>
  <cp:lastModifiedBy>Michael</cp:lastModifiedBy>
  <cp:revision>196</cp:revision>
  <cp:lastPrinted>2013-04-24T13:58:00Z</cp:lastPrinted>
  <dcterms:created xsi:type="dcterms:W3CDTF">2013-03-06T17:27:00Z</dcterms:created>
  <dcterms:modified xsi:type="dcterms:W3CDTF">2013-05-1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